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EE29B7" w14:textId="55719C45" w:rsidR="00B47166" w:rsidRPr="00B47166" w:rsidRDefault="00B47166" w:rsidP="00B47166">
      <w:pPr>
        <w:pStyle w:val="normal0"/>
        <w:spacing w:after="100" w:afterAutospacing="1" w:line="480" w:lineRule="auto"/>
        <w:rPr>
          <w:b/>
          <w:color w:val="auto"/>
          <w:sz w:val="28"/>
          <w:szCs w:val="28"/>
          <w:lang w:val="en-US"/>
        </w:rPr>
      </w:pPr>
      <w:r>
        <w:rPr>
          <w:b/>
          <w:color w:val="auto"/>
          <w:sz w:val="28"/>
          <w:szCs w:val="28"/>
          <w:lang w:val="en-US"/>
        </w:rPr>
        <w:t xml:space="preserve">Appendix 1. </w:t>
      </w:r>
      <w:r w:rsidRPr="00B47166">
        <w:rPr>
          <w:b/>
          <w:color w:val="auto"/>
          <w:sz w:val="28"/>
          <w:szCs w:val="28"/>
          <w:lang w:val="en-US"/>
        </w:rPr>
        <w:t xml:space="preserve">Additional analyses </w:t>
      </w:r>
      <w:r w:rsidR="00A81398">
        <w:rPr>
          <w:b/>
          <w:color w:val="auto"/>
          <w:sz w:val="28"/>
          <w:szCs w:val="28"/>
          <w:lang w:val="en-US"/>
        </w:rPr>
        <w:t>to validate</w:t>
      </w:r>
      <w:r w:rsidRPr="00B47166">
        <w:rPr>
          <w:b/>
          <w:color w:val="auto"/>
          <w:sz w:val="28"/>
          <w:szCs w:val="28"/>
          <w:lang w:val="en-US"/>
        </w:rPr>
        <w:t xml:space="preserve"> the processing pipeline.</w:t>
      </w:r>
    </w:p>
    <w:p w14:paraId="7DE96DDC" w14:textId="5E0517AB" w:rsidR="009C648E" w:rsidRPr="0058436F" w:rsidRDefault="009C648E" w:rsidP="0058436F">
      <w:r w:rsidRPr="0058436F">
        <w:t xml:space="preserve">To validate the performance of the mapping and processing pipeline presented in this paper, we have performed additional analyses on the </w:t>
      </w:r>
      <w:r w:rsidR="0058436F">
        <w:t xml:space="preserve">well-characterized </w:t>
      </w:r>
      <w:r w:rsidRPr="0058436F">
        <w:t xml:space="preserve">set of </w:t>
      </w:r>
      <w:proofErr w:type="spellStart"/>
      <w:r w:rsidRPr="0058436F">
        <w:t>polyA</w:t>
      </w:r>
      <w:proofErr w:type="spellEnd"/>
      <w:r w:rsidRPr="0058436F">
        <w:t xml:space="preserve"> complex RBP to recapitulate previous findings. </w:t>
      </w:r>
      <w:r w:rsidR="0058436F">
        <w:t xml:space="preserve">We used the </w:t>
      </w:r>
      <w:r w:rsidR="00B47166" w:rsidRPr="0058436F">
        <w:t>PAR-</w:t>
      </w:r>
      <w:r w:rsidR="00466C62" w:rsidRPr="0058436F">
        <w:t xml:space="preserve">CLIP </w:t>
      </w:r>
      <w:r w:rsidR="0058436F">
        <w:t>datasets</w:t>
      </w:r>
      <w:r w:rsidR="0058436F" w:rsidRPr="0058436F">
        <w:t xml:space="preserve"> </w:t>
      </w:r>
      <w:r w:rsidR="00466C62" w:rsidRPr="0058436F">
        <w:t xml:space="preserve">of </w:t>
      </w:r>
      <w:proofErr w:type="spellStart"/>
      <w:r w:rsidR="00282463" w:rsidRPr="0058436F">
        <w:t>p</w:t>
      </w:r>
      <w:r w:rsidR="00466C62" w:rsidRPr="0058436F">
        <w:t>oly</w:t>
      </w:r>
      <w:r w:rsidR="00B47166" w:rsidRPr="0058436F">
        <w:t>A</w:t>
      </w:r>
      <w:proofErr w:type="spellEnd"/>
      <w:r w:rsidR="00466C62" w:rsidRPr="0058436F">
        <w:t>-</w:t>
      </w:r>
      <w:r w:rsidR="00CF01AA" w:rsidRPr="0058436F">
        <w:t xml:space="preserve">complex </w:t>
      </w:r>
      <w:r w:rsidR="00A145D2" w:rsidRPr="0058436F">
        <w:t>proteins CstF-64, CstF</w:t>
      </w:r>
      <w:r w:rsidRPr="0058436F">
        <w:t>-6</w:t>
      </w:r>
      <w:r w:rsidR="00A145D2" w:rsidRPr="0058436F">
        <w:t>4tau, Fip1, CPSF−160, CPSF−100, CPSF−73, CPSF−30, CFIm68, CFIm59, CF-Im25</w:t>
      </w:r>
      <w:r w:rsidR="0058436F">
        <w:fldChar w:fldCharType="begin" w:fldLock="1"/>
      </w:r>
      <w:r w:rsidR="0058436F">
        <w:instrText>ADDIN CSL_CITATION { "citationItems" : [ { "id" : "ITEM-1", "itemData" : { "DOI" : "10.1016/j.celrep.2012.05.003", "ISSN" : "2211-1247", "PMID" : "22813749", "abstract" : "Through alternative polyadenylation, human mRNAs acquire longer or shorter 3' untranslated regions, the latter typically associated with higher transcript stability and increased protein production. To understand the dynamics of polyadenylation site usage, we performed transcriptome-wide mapping of both binding sites of 3' end processing factors CPSF-160, CPSF-100, CPSF-73, CPSF-30, Fip1, CstF-64, CstF-64\u03c4, CF I(m)25, CF I(m)59, and CF I(m)68 and 3' end processing sites in HEK293 cells. We found that although binding sites of these factors generally cluster around the poly(A) sites most frequently used in cleavage, CstF-64/CstF-64\u03c4 and CFI(m) proteins have much higher positional specificity compared to CPSF components. Knockdown of CF I(m)68 induced a systematic use of proximal polyadenylation sites, indicating that changes in relative abundance of a single 3' end processing factor can modulate the length of 3' untranslated regions across the transcriptome and suggesting a mechanism behind the previously observed increase in tumor cell invasiveness upon CF I(m)68 knockdown.", "author" : [ { "dropping-particle" : "", "family" : "Martin", "given" : "Georges", "non-dropping-particle" : "", "parse-names" : false, "suffix" : "" }, { "dropping-particle" : "", "family" : "Gruber", "given" : "Andreas R", "non-dropping-particle" : "", "parse-names" : false, "suffix" : "" }, { "dropping-particle" : "", "family" : "Keller", "given" : "Walter", "non-dropping-particle" : "", "parse-names" : false, "suffix" : "" }, { "dropping-particle" : "", "family" : "Zavolan", "given" : "Mihaela", "non-dropping-particle" : "", "parse-names" : false, "suffix" : "" } ], "container-title" : "Cell reports", "id" : "ITEM-1", "issue" : "6", "issued" : { "date-parts" : [ [ "2012", "6", "28" ] ] }, "page" : "753-63", "title" : "Genome-wide analysis of pre-mRNA 3' end processing reveals a decisive role of human cleavage factor I in the regulation of 3' UTR length.", "type" : "article-journal", "volume" : "1" }, "uris" : [ "http://www.mendeley.com/documents/?uuid=73785620-546d-43ec-8581-c4e6b9abb7e8" ] } ], "mendeley" : { "formattedCitation" : "[1]", "plainTextFormattedCitation" : "[1]", "previouslyFormattedCitation" : "[1]" }, "properties" : { "noteIndex" : 0 }, "schema" : "https://github.com/citation-style-language/schema/raw/master/csl-citation.json" }</w:instrText>
      </w:r>
      <w:r w:rsidR="0058436F">
        <w:fldChar w:fldCharType="separate"/>
      </w:r>
      <w:r w:rsidR="0058436F" w:rsidRPr="0058436F">
        <w:rPr>
          <w:noProof/>
        </w:rPr>
        <w:t>[1]</w:t>
      </w:r>
      <w:r w:rsidR="0058436F">
        <w:fldChar w:fldCharType="end"/>
      </w:r>
      <w:r w:rsidR="00A145D2" w:rsidRPr="0058436F">
        <w:t xml:space="preserve"> and WDR33</w:t>
      </w:r>
      <w:r w:rsidR="0058436F">
        <w:fldChar w:fldCharType="begin" w:fldLock="1"/>
      </w:r>
      <w:r w:rsidR="00953C5E">
        <w:instrText>ADDIN CSL_CITATION { "citationItems" : [ { "id" : "ITEM-1", "itemData" : { "DOI" : "10.1101/gad.250985.114", "ISSN" : "1549-5477", "PMID" : "25301781", "abstract" : "Cleavage and polyadenylation specificity factor (CPSF) is the central component of the 3' processing machinery for polyadenylated mRNAs in metazoans: CPSF recognizes the polyadenylation signal AAUAAA, providing sequence specificity in both pre-mRNA cleavage and polyadenylation, and catalyzes pre-mRNA cleavage. Here we show that of the seven polypeptides that have been proposed to constitute CPSF, only four (CPSF160, CPSF30, hFip1, and WDR33) are necessary and sufficient to reconstitute a CPSF subcomplex active in AAUAAA-dependent polyadenylation, whereas CPSF100, CPSF73, and symplekin are dispensable. WDR33 is required for binding of reconstituted CPSF to AAUAAA-containing RNA and can be specifically UV cross-linked to such RNAs, as can CPSF30. Transcriptome-wide identification of WDR33 targets by photoactivatable ribonucleoside-enhanced cross-linking and immunoprecipitation (PAR-CLIP) showed that WDR33 binds in and very close to the AAUAAA signal in vivo with high specificity. Thus, our data indicate that the large CPSF subunit participating in recognition of the polyadenylation signal is WDR33 and not CPSF160, as suggested by previous studies.", "author" : [ { "dropping-particle" : "", "family" : "Sch\u00f6nemann", "given" : "Lars", "non-dropping-particle" : "", "parse-names" : false, "suffix" : "" }, { "dropping-particle" : "", "family" : "K\u00fchn", "given" : "Uwe", "non-dropping-particle" : "", "parse-names" : false, "suffix" : "" }, { "dropping-particle" : "", "family" : "Martin", "given" : "Georges", "non-dropping-particle" : "", "parse-names" : false, "suffix" : "" }, { "dropping-particle" : "", "family" : "Sch\u00e4fer", "given" : "Peter", "non-dropping-particle" : "", "parse-names" : false, "suffix" : "" }, { "dropping-particle" : "", "family" : "Gruber", "given" : "Andreas R", "non-dropping-particle" : "", "parse-names" : false, "suffix" : "" }, { "dropping-particle" : "", "family" : "Keller", "given" : "Walter", "non-dropping-particle" : "", "parse-names" : false, "suffix" : "" }, { "dropping-particle" : "", "family" : "Zavolan", "given" : "Mihaela", "non-dropping-particle" : "", "parse-names" : false, "suffix" : "" }, { "dropping-particle" : "", "family" : "Wahle", "given" : "Elmar", "non-dropping-particle" : "", "parse-names" : false, "suffix" : "" } ], "container-title" : "Genes &amp; development", "id" : "ITEM-1", "issue" : "21", "issued" : { "date-parts" : [ [ "2014", "11", "1" ] ] }, "page" : "2381-93", "publisher" : "Cold Spring Harbor Laboratory Press", "title" : "Reconstitution of CPSF active in polyadenylation: recognition of the polyadenylation signal by WDR33.", "type" : "article-journal", "volume" : "28" }, "uris" : [ "http://www.mendeley.com/documents/?uuid=59d1281b-a3a3-30cf-86d0-3aefc592b0b0" ] } ], "mendeley" : { "formattedCitation" : "[2]", "plainTextFormattedCitation" : "[2]", "previouslyFormattedCitation" : "[2]" }, "properties" : { "noteIndex" : 0 }, "schema" : "https://github.com/citation-style-language/schema/raw/master/csl-citation.json" }</w:instrText>
      </w:r>
      <w:r w:rsidR="0058436F">
        <w:fldChar w:fldCharType="separate"/>
      </w:r>
      <w:r w:rsidR="0058436F" w:rsidRPr="0058436F">
        <w:rPr>
          <w:noProof/>
        </w:rPr>
        <w:t>[2]</w:t>
      </w:r>
      <w:r w:rsidR="0058436F">
        <w:fldChar w:fldCharType="end"/>
      </w:r>
      <w:r w:rsidR="0058436F">
        <w:t xml:space="preserve"> used in</w:t>
      </w:r>
      <w:r w:rsidR="00A145D2" w:rsidRPr="0058436F">
        <w:t xml:space="preserve"> </w:t>
      </w:r>
      <w:r w:rsidR="0058436F">
        <w:t>the paper</w:t>
      </w:r>
      <w:r w:rsidR="001629E2" w:rsidRPr="0058436F">
        <w:t xml:space="preserve"> </w:t>
      </w:r>
    </w:p>
    <w:p w14:paraId="7F2DF200" w14:textId="7BD4699F" w:rsidR="0058436F" w:rsidRDefault="009C648E" w:rsidP="0058436F">
      <w:r>
        <w:t xml:space="preserve">First, we looked at the positional </w:t>
      </w:r>
      <w:r w:rsidR="0058436F">
        <w:t xml:space="preserve">distribution of </w:t>
      </w:r>
      <w:r w:rsidR="00B13708">
        <w:t xml:space="preserve">significant CLIP clusters of </w:t>
      </w:r>
      <w:r w:rsidR="0058436F">
        <w:t xml:space="preserve">these RBPs on </w:t>
      </w:r>
      <w:r w:rsidR="00B13708">
        <w:t xml:space="preserve">expressed </w:t>
      </w:r>
      <w:r w:rsidR="0058436F">
        <w:t>mRNAs</w:t>
      </w:r>
      <w:r w:rsidR="00B13708">
        <w:t xml:space="preserve"> as defined in the main paper</w:t>
      </w:r>
      <w:r>
        <w:t xml:space="preserve">. </w:t>
      </w:r>
      <w:r w:rsidR="0058436F" w:rsidRPr="00B47166">
        <w:t>PAR-CLIP enrichment was calculated by correcting for expression measured by RNA-</w:t>
      </w:r>
      <w:proofErr w:type="spellStart"/>
      <w:r w:rsidR="0058436F" w:rsidRPr="00B47166">
        <w:t>seq</w:t>
      </w:r>
      <w:proofErr w:type="spellEnd"/>
      <w:r w:rsidR="0058436F" w:rsidRPr="00B47166">
        <w:t xml:space="preserve"> as described in the methods</w:t>
      </w:r>
      <w:r w:rsidR="00B13708">
        <w:t xml:space="preserve"> section</w:t>
      </w:r>
      <w:r w:rsidR="0058436F" w:rsidRPr="00B47166">
        <w:t>. Mean CLIP cluster enrichment was calculated in fixed number of bins over the respective genomic regions (5’UTRs, CDS and 3’UTRs)</w:t>
      </w:r>
      <w:r w:rsidR="00B13708">
        <w:t xml:space="preserve"> and</w:t>
      </w:r>
      <w:r w:rsidR="0058436F" w:rsidRPr="00B47166">
        <w:t xml:space="preserve"> stitched together; more details are given in methods.</w:t>
      </w:r>
      <w:r w:rsidR="00B13708">
        <w:t xml:space="preserve"> As </w:t>
      </w:r>
      <w:r w:rsidR="00953C5E">
        <w:t>expected</w:t>
      </w:r>
      <w:r w:rsidR="00B13708">
        <w:t xml:space="preserve">, CstF-64 and WDR33 </w:t>
      </w:r>
      <w:r w:rsidR="00953C5E">
        <w:t>are strongly enriched in 3’UTRs compared to the CDS and 5’UTR regions (Figure 1).</w:t>
      </w:r>
      <w:r w:rsidR="00953C5E" w:rsidDel="00953C5E">
        <w:t xml:space="preserve"> </w:t>
      </w:r>
    </w:p>
    <w:p w14:paraId="1C60D0CF" w14:textId="49374E85" w:rsidR="00B13708" w:rsidRDefault="00B13708" w:rsidP="0058436F">
      <w:r w:rsidRPr="00B47166">
        <w:rPr>
          <w:noProof/>
          <w:lang w:val="es-ES" w:eastAsia="es-ES" w:bidi="ar-SA"/>
        </w:rPr>
        <w:drawing>
          <wp:inline distT="0" distB="0" distL="0" distR="0" wp14:anchorId="69CC1C6E" wp14:editId="20A7ABF2">
            <wp:extent cx="5731510" cy="2865457"/>
            <wp:effectExtent l="0" t="0" r="0" b="0"/>
            <wp:docPr id="1" name="Picture 8" descr="Macintosh HD:Users:omnipotent:Downloads:binned_profiles:CstF-64tau_WDR33_profi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omnipotent:Downloads:binned_profiles:CstF-64tau_WDR33_profile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865457"/>
                    </a:xfrm>
                    <a:prstGeom prst="rect">
                      <a:avLst/>
                    </a:prstGeom>
                    <a:noFill/>
                    <a:ln>
                      <a:noFill/>
                    </a:ln>
                  </pic:spPr>
                </pic:pic>
              </a:graphicData>
            </a:graphic>
          </wp:inline>
        </w:drawing>
      </w:r>
    </w:p>
    <w:p w14:paraId="6FA3991F" w14:textId="38F8CFFF" w:rsidR="00953C5E" w:rsidRPr="00B47166" w:rsidRDefault="00953C5E" w:rsidP="00953C5E">
      <w:r w:rsidRPr="00B47166">
        <w:rPr>
          <w:b/>
        </w:rPr>
        <w:t>Figure 1</w:t>
      </w:r>
      <w:r w:rsidRPr="00B47166">
        <w:t>: Profile of mean PAR-CLIP enrichment of WDR33 (A) and CstF-64 (B), binned along the 5’UTR, CDS and 3’UTR region of 12567 genes</w:t>
      </w:r>
      <w:r w:rsidR="00CC4957">
        <w:t>,</w:t>
      </w:r>
      <w:r w:rsidRPr="00B47166">
        <w:t xml:space="preserve"> where more than 50 % of the longest transcript is covered by RNA-seq.</w:t>
      </w:r>
    </w:p>
    <w:p w14:paraId="22605635" w14:textId="7ECDD1DC" w:rsidR="00953C5E" w:rsidRPr="00B47166" w:rsidRDefault="00953C5E" w:rsidP="00125183">
      <w:r>
        <w:t xml:space="preserve">To validate the previously described positional distribution of these RBPs relative to 3’ends, we analyzed in detail their enrichment in the last 300 </w:t>
      </w:r>
      <w:proofErr w:type="spellStart"/>
      <w:proofErr w:type="gramStart"/>
      <w:r>
        <w:t>nt</w:t>
      </w:r>
      <w:proofErr w:type="spellEnd"/>
      <w:proofErr w:type="gramEnd"/>
      <w:r>
        <w:t xml:space="preserve"> of the 3’UTRs of annotated mRNAs. </w:t>
      </w:r>
      <w:r>
        <w:lastRenderedPageBreak/>
        <w:t>As seen in Figure 2,</w:t>
      </w:r>
      <w:r w:rsidR="00974BDE" w:rsidRPr="00953C5E" w:rsidDel="00B47166">
        <w:t xml:space="preserve"> </w:t>
      </w:r>
      <w:r w:rsidR="00974BDE">
        <w:t>WDR3</w:t>
      </w:r>
      <w:r w:rsidR="00CC4957">
        <w:t>3</w:t>
      </w:r>
      <w:r w:rsidR="00974BDE">
        <w:t xml:space="preserve"> and CstF-64 are </w:t>
      </w:r>
      <w:r w:rsidR="00974BDE" w:rsidRPr="00B47166">
        <w:t>quite speci</w:t>
      </w:r>
      <w:r w:rsidR="00974BDE">
        <w:t>f</w:t>
      </w:r>
      <w:r w:rsidR="00974BDE" w:rsidRPr="00B47166">
        <w:t xml:space="preserve">ically enriched in the immediate vicinity of the </w:t>
      </w:r>
      <w:r w:rsidR="00974BDE">
        <w:t xml:space="preserve">annotated </w:t>
      </w:r>
      <w:r w:rsidR="00974BDE" w:rsidRPr="00B47166">
        <w:t>cleavage site</w:t>
      </w:r>
      <w:r w:rsidR="00974BDE">
        <w:t>s, which recapitulates the previously published findings</w:t>
      </w:r>
      <w:r w:rsidR="00974BDE">
        <w:fldChar w:fldCharType="begin" w:fldLock="1"/>
      </w:r>
      <w:r w:rsidR="00974BDE">
        <w:instrText>ADDIN CSL_CITATION { "citationItems" : [ { "id" : "ITEM-1", "itemData" : { "DOI" : "10.1016/j.celrep.2012.05.003", "ISSN" : "2211-1247", "PMID" : "22813749", "abstract" : "Through alternative polyadenylation, human mRNAs acquire longer or shorter 3' untranslated regions, the latter typically associated with higher transcript stability and increased protein production. To understand the dynamics of polyadenylation site usage, we performed transcriptome-wide mapping of both binding sites of 3' end processing factors CPSF-160, CPSF-100, CPSF-73, CPSF-30, Fip1, CstF-64, CstF-64\u03c4, CF I(m)25, CF I(m)59, and CF I(m)68 and 3' end processing sites in HEK293 cells. We found that although binding sites of these factors generally cluster around the poly(A) sites most frequently used in cleavage, CstF-64/CstF-64\u03c4 and CFI(m) proteins have much higher positional specificity compared to CPSF components. Knockdown of CF I(m)68 induced a systematic use of proximal polyadenylation sites, indicating that changes in relative abundance of a single 3' end processing factor can modulate the length of 3' untranslated regions across the transcriptome and suggesting a mechanism behind the previously observed increase in tumor cell invasiveness upon CF I(m)68 knockdown.", "author" : [ { "dropping-particle" : "", "family" : "Martin", "given" : "Georges", "non-dropping-particle" : "", "parse-names" : false, "suffix" : "" }, { "dropping-particle" : "", "family" : "Gruber", "given" : "Andreas R", "non-dropping-particle" : "", "parse-names" : false, "suffix" : "" }, { "dropping-particle" : "", "family" : "Keller", "given" : "Walter", "non-dropping-particle" : "", "parse-names" : false, "suffix" : "" }, { "dropping-particle" : "", "family" : "Zavolan", "given" : "Mihaela", "non-dropping-particle" : "", "parse-names" : false, "suffix" : "" } ], "container-title" : "Cell reports", "id" : "ITEM-1", "issue" : "6", "issued" : { "date-parts" : [ [ "2012", "6", "28" ] ] }, "page" : "753-63", "title" : "Genome-wide analysis of pre-mRNA 3' end processing reveals a decisive role of human cleavage factor I in the regulation of 3' UTR length.", "type" : "article-journal", "volume" : "1" }, "uris" : [ "http://www.mendeley.com/documents/?uuid=73785620-546d-43ec-8581-c4e6b9abb7e8" ] }, { "id" : "ITEM-2", "itemData" : { "DOI" : "10.1101/gad.250985.114", "ISSN" : "1549-5477", "PMID" : "25301781", "abstract" : "Cleavage and polyadenylation specificity factor (CPSF) is the central component of the 3' processing machinery for polyadenylated mRNAs in metazoans: CPSF recognizes the polyadenylation signal AAUAAA, providing sequence specificity in both pre-mRNA cleavage and polyadenylation, and catalyzes pre-mRNA cleavage. Here we show that of the seven polypeptides that have been proposed to constitute CPSF, only four (CPSF160, CPSF30, hFip1, and WDR33) are necessary and sufficient to reconstitute a CPSF subcomplex active in AAUAAA-dependent polyadenylation, whereas CPSF100, CPSF73, and symplekin are dispensable. WDR33 is required for binding of reconstituted CPSF to AAUAAA-containing RNA and can be specifically UV cross-linked to such RNAs, as can CPSF30. Transcriptome-wide identification of WDR33 targets by photoactivatable ribonucleoside-enhanced cross-linking and immunoprecipitation (PAR-CLIP) showed that WDR33 binds in and very close to the AAUAAA signal in vivo with high specificity. Thus, our data indicate that the large CPSF subunit participating in recognition of the polyadenylation signal is WDR33 and not CPSF160, as suggested by previous studies.", "author" : [ { "dropping-particle" : "", "family" : "Sch\u00f6nemann", "given" : "Lars", "non-dropping-particle" : "", "parse-names" : false, "suffix" : "" }, { "dropping-particle" : "", "family" : "K\u00fchn", "given" : "Uwe", "non-dropping-particle" : "", "parse-names" : false, "suffix" : "" }, { "dropping-particle" : "", "family" : "Martin", "given" : "Georges", "non-dropping-particle" : "", "parse-names" : false, "suffix" : "" }, { "dropping-particle" : "", "family" : "Sch\u00e4fer", "given" : "Peter", "non-dropping-particle" : "", "parse-names" : false, "suffix" : "" }, { "dropping-particle" : "", "family" : "Gruber", "given" : "Andreas R", "non-dropping-particle" : "", "parse-names" : false, "suffix" : "" }, { "dropping-particle" : "", "family" : "Keller", "given" : "Walter", "non-dropping-particle" : "", "parse-names" : false, "suffix" : "" }, { "dropping-particle" : "", "family" : "Zavolan", "given" : "Mihaela", "non-dropping-particle" : "", "parse-names" : false, "suffix" : "" }, { "dropping-particle" : "", "family" : "Wahle", "given" : "Elmar", "non-dropping-particle" : "", "parse-names" : false, "suffix" : "" } ], "container-title" : "Genes &amp; development", "id" : "ITEM-2", "issue" : "21", "issued" : { "date-parts" : [ [ "2014", "11", "1" ] ] }, "page" : "2381-93", "publisher" : "Cold Spring Harbor Laboratory Press", "title" : "Reconstitution of CPSF active in polyadenylation: recognition of the polyadenylation signal by WDR33.", "type" : "article-journal", "volume" : "28" }, "uris" : [ "http://www.mendeley.com/documents/?uuid=59d1281b-a3a3-30cf-86d0-3aefc592b0b0" ] } ], "mendeley" : { "formattedCitation" : "[1,2]", "plainTextFormattedCitation" : "[1,2]", "previouslyFormattedCitation" : "[1,2]" }, "properties" : { "noteIndex" : 0 }, "schema" : "https://github.com/citation-style-language/schema/raw/master/csl-citation.json" }</w:instrText>
      </w:r>
      <w:r w:rsidR="00974BDE">
        <w:fldChar w:fldCharType="separate"/>
      </w:r>
      <w:r w:rsidR="00974BDE" w:rsidRPr="00953C5E">
        <w:rPr>
          <w:noProof/>
        </w:rPr>
        <w:t>[1,2]</w:t>
      </w:r>
      <w:r w:rsidR="00974BDE">
        <w:fldChar w:fldCharType="end"/>
      </w:r>
      <w:r w:rsidR="00974BDE">
        <w:t>.</w:t>
      </w:r>
      <w:r w:rsidR="00DA4F0A">
        <w:t xml:space="preserve"> </w:t>
      </w:r>
      <w:r w:rsidR="00DA4F0A" w:rsidRPr="00B47166">
        <w:t>PAR-CLIP enrichment p</w:t>
      </w:r>
      <w:r w:rsidR="00DA4F0A">
        <w:t>rofiles of CFIm68, CFIm59, CF</w:t>
      </w:r>
      <w:r w:rsidR="00DA4F0A" w:rsidRPr="00B47166">
        <w:t xml:space="preserve">Im25 and Fip1 peak in same areas relative to cleavage site and </w:t>
      </w:r>
      <w:r w:rsidR="00125183">
        <w:t>have</w:t>
      </w:r>
      <w:r w:rsidR="00DA4F0A" w:rsidRPr="00B47166">
        <w:t xml:space="preserve"> similar signal to background ratios as in Fig 3A of </w:t>
      </w:r>
      <w:r w:rsidR="00DA4F0A" w:rsidRPr="00B47166">
        <w:fldChar w:fldCharType="begin" w:fldLock="1"/>
      </w:r>
      <w:r w:rsidR="00DA4F0A">
        <w:instrText>ADDIN CSL_CITATION { "citationItems" : [ { "id" : "ITEM-1", "itemData" : { "DOI" : "10.1016/j.celrep.2012.05.003", "ISSN" : "2211-1247", "PMID" : "22813749", "abstract" : "Through alternative polyadenylation, human mRNAs acquire longer or shorter 3' untranslated regions, the latter typically associated with higher transcript stability and increased protein production. To understand the dynamics of polyadenylation site usage, we performed transcriptome-wide mapping of both binding sites of 3' end processing factors CPSF-160, CPSF-100, CPSF-73, CPSF-30, Fip1, CstF-64, CstF-64\u03c4, CF I(m)25, CF I(m)59, and CF I(m)68 and 3' end processing sites in HEK293 cells. We found that although binding sites of these factors generally cluster around the poly(A) sites most frequently used in cleavage, CstF-64/CstF-64\u03c4 and CFI(m) proteins have much higher positional specificity compared to CPSF components. Knockdown of CF I(m)68 induced a systematic use of proximal polyadenylation sites, indicating that changes in relative abundance of a single 3' end processing factor can modulate the length of 3' untranslated regions across the transcriptome and suggesting a mechanism behind the previously observed increase in tumor cell invasiveness upon CF I(m)68 knockdown.", "author" : [ { "dropping-particle" : "", "family" : "Martin", "given" : "Georges", "non-dropping-particle" : "", "parse-names" : false, "suffix" : "" }, { "dropping-particle" : "", "family" : "Gruber", "given" : "Andreas R", "non-dropping-particle" : "", "parse-names" : false, "suffix" : "" }, { "dropping-particle" : "", "family" : "Keller", "given" : "Walter", "non-dropping-particle" : "", "parse-names" : false, "suffix" : "" }, { "dropping-particle" : "", "family" : "Zavolan", "given" : "Mihaela", "non-dropping-particle" : "", "parse-names" : false, "suffix" : "" } ], "container-title" : "Cell reports", "id" : "ITEM-1", "issue" : "6", "issued" : { "date-parts" : [ [ "2012", "6", "28" ] ] }, "page" : "753-63", "title" : "Genome-wide analysis of pre-mRNA 3' end processing reveals a decisive role of human cleavage factor I in the regulation of 3' UTR length.", "type" : "article-journal", "volume" : "1" }, "uris" : [ "http://www.mendeley.com/documents/?uuid=73785620-546d-43ec-8581-c4e6b9abb7e8" ] } ], "mendeley" : { "formattedCitation" : "[1]", "plainTextFormattedCitation" : "[1]", "previouslyFormattedCitation" : "[1]" }, "properties" : { "noteIndex" : 0 }, "schema" : "https://github.com/citation-style-language/schema/raw/master/csl-citation.json" }</w:instrText>
      </w:r>
      <w:r w:rsidR="00DA4F0A" w:rsidRPr="00B47166">
        <w:fldChar w:fldCharType="separate"/>
      </w:r>
      <w:r w:rsidR="00DA4F0A" w:rsidRPr="00B47166">
        <w:rPr>
          <w:noProof/>
        </w:rPr>
        <w:t>[1]</w:t>
      </w:r>
      <w:r w:rsidR="00DA4F0A" w:rsidRPr="00B47166">
        <w:fldChar w:fldCharType="end"/>
      </w:r>
      <w:r w:rsidR="00DA4F0A" w:rsidRPr="00B47166">
        <w:t>.</w:t>
      </w:r>
      <w:r w:rsidR="00125183" w:rsidRPr="00B47166">
        <w:t xml:space="preserve"> </w:t>
      </w:r>
    </w:p>
    <w:p w14:paraId="041D0FFA" w14:textId="77777777" w:rsidR="007249DE" w:rsidRDefault="00DA4F0A" w:rsidP="0058436F">
      <w:r w:rsidRPr="00B47166">
        <w:rPr>
          <w:noProof/>
          <w:lang w:val="es-ES" w:eastAsia="es-ES" w:bidi="ar-SA"/>
        </w:rPr>
        <w:drawing>
          <wp:inline distT="0" distB="0" distL="0" distR="0" wp14:anchorId="0D495349" wp14:editId="21E7BB22">
            <wp:extent cx="3543300" cy="3280833"/>
            <wp:effectExtent l="0" t="0" r="0" b="0"/>
            <wp:docPr id="10" name="Picture 10" descr="Macintosh HD:Users:omnipotent:Downloads:enrichment:RBP_enrichment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omnipotent:Downloads:enrichment:RBP_enrichment_2.pdf"/>
                    <pic:cNvPicPr>
                      <a:picLocks noChangeAspect="1" noChangeArrowheads="1"/>
                    </pic:cNvPicPr>
                  </pic:nvPicPr>
                  <pic:blipFill rotWithShape="1">
                    <a:blip r:embed="rId10">
                      <a:extLst>
                        <a:ext uri="{28A0092B-C50C-407E-A947-70E740481C1C}">
                          <a14:useLocalDpi xmlns:a14="http://schemas.microsoft.com/office/drawing/2010/main" val="0"/>
                        </a:ext>
                      </a:extLst>
                    </a:blip>
                    <a:srcRect t="7407"/>
                    <a:stretch/>
                  </pic:blipFill>
                  <pic:spPr bwMode="auto">
                    <a:xfrm>
                      <a:off x="0" y="0"/>
                      <a:ext cx="3543300" cy="3280833"/>
                    </a:xfrm>
                    <a:prstGeom prst="rect">
                      <a:avLst/>
                    </a:prstGeom>
                    <a:noFill/>
                    <a:ln>
                      <a:noFill/>
                    </a:ln>
                    <a:extLst>
                      <a:ext uri="{53640926-AAD7-44d8-BBD7-CCE9431645EC}">
                        <a14:shadowObscured xmlns:a14="http://schemas.microsoft.com/office/drawing/2010/main"/>
                      </a:ext>
                    </a:extLst>
                  </pic:spPr>
                </pic:pic>
              </a:graphicData>
            </a:graphic>
          </wp:inline>
        </w:drawing>
      </w:r>
    </w:p>
    <w:p w14:paraId="03D2A243" w14:textId="44EF0370" w:rsidR="00953C5E" w:rsidRDefault="007249DE" w:rsidP="0058436F">
      <w:r w:rsidRPr="00B47166">
        <w:rPr>
          <w:b/>
        </w:rPr>
        <w:t xml:space="preserve">Figure </w:t>
      </w:r>
      <w:r>
        <w:rPr>
          <w:b/>
        </w:rPr>
        <w:t>2</w:t>
      </w:r>
      <w:r w:rsidRPr="00B47166">
        <w:t xml:space="preserve">: </w:t>
      </w:r>
      <w:r>
        <w:t>Mean</w:t>
      </w:r>
      <w:r w:rsidRPr="00B47166">
        <w:t xml:space="preserve"> enrichment </w:t>
      </w:r>
      <w:r>
        <w:t xml:space="preserve">profile for several of the RBPs from the </w:t>
      </w:r>
      <w:proofErr w:type="spellStart"/>
      <w:r>
        <w:t>polyA</w:t>
      </w:r>
      <w:proofErr w:type="spellEnd"/>
      <w:r>
        <w:t xml:space="preserve"> complex in the last 300 </w:t>
      </w:r>
      <w:proofErr w:type="gramStart"/>
      <w:r>
        <w:t>nt</w:t>
      </w:r>
      <w:proofErr w:type="gramEnd"/>
      <w:r>
        <w:t>. From 3’UTRs</w:t>
      </w:r>
    </w:p>
    <w:p w14:paraId="46B144A3" w14:textId="1D6139B3" w:rsidR="003B7902" w:rsidRDefault="00DB1A40" w:rsidP="0086468A">
      <w:r w:rsidRPr="00B47166">
        <w:t xml:space="preserve">To further investigate </w:t>
      </w:r>
      <w:r w:rsidR="00125183">
        <w:t xml:space="preserve">the </w:t>
      </w:r>
      <w:r w:rsidRPr="00B47166">
        <w:t xml:space="preserve">binding preferences </w:t>
      </w:r>
      <w:r w:rsidR="00125183">
        <w:t xml:space="preserve">of these RBPs, we performed </w:t>
      </w:r>
      <w:r w:rsidRPr="00B47166">
        <w:t>motif analys</w:t>
      </w:r>
      <w:r w:rsidR="00125183">
        <w:t>i</w:t>
      </w:r>
      <w:r w:rsidRPr="00B47166">
        <w:t>s of the sequences overlapped by CLIP-</w:t>
      </w:r>
      <w:r w:rsidR="00D55D8E" w:rsidRPr="00B47166">
        <w:t>reads</w:t>
      </w:r>
      <w:r w:rsidRPr="00B47166">
        <w:t xml:space="preserve"> of the above RBPs</w:t>
      </w:r>
      <w:r w:rsidR="00125183">
        <w:t xml:space="preserve"> using </w:t>
      </w:r>
      <w:proofErr w:type="spellStart"/>
      <w:r w:rsidR="00125183">
        <w:t>cWords</w:t>
      </w:r>
      <w:proofErr w:type="spellEnd"/>
      <w:r w:rsidR="00125183">
        <w:t xml:space="preserve"> </w:t>
      </w:r>
      <w:r w:rsidR="00125183">
        <w:fldChar w:fldCharType="begin" w:fldLock="1"/>
      </w:r>
      <w:r w:rsidR="0086468A">
        <w:instrText>ADDIN CSL_CITATION { "citationItems" : [ { "id" : "ITEM-1", "itemData" : { "DOI" : "10.1186/1758-907X-4-2", "ISSN" : "1758-907X", "PMID" : "23688306", "abstract" : "BACKGROUND: Post-transcriptional regulation of gene expression by small RNAs and RNA binding proteins is of fundamental importance in development of complex organisms, and dysregulation of regulatory RNAs can influence onset, progression and potentially be target for treatment of many diseases. Post-transcriptional regulation by small RNAs is mediated through partial complementary binding to messenger RNAs leaving nucleotide signatures or motifs throughout the entire transcriptome. Computational methods for discovery and analysis of sequence motifs in high-throughput mRNA expression profiling experiments are becoming increasingly important tools for the identification of post-transcriptional regulatory motifs and the inference of the regulators and their targets.\n\nRESULTS: cWords is a method designed for regulatory motif discovery in differential case-control mRNA expression datasets. We have improved the algorithms and statistical methods of cWords, resulting in at least a factor 100 speed gain over the previous implementation. On a benchmark dataset of 19 microRNA (miRNA) perturbation experiments cWords showed equal or better performance than two comparable methods, miReduce and Sylamer. We have developed rigorous motif clustering and visualization that accompany the cWords analysis for more intuitive and effective data interpretation. To demonstrate the versatility of cWords we show that it can also be used for identification of potential siRNA off-target binding. Moreover, cWords analysis of an experiment profiling mRNAs bound by Argonaute ribonucleoprotein particles discovered endogenous miRNA binding motifs.\n\nCONCLUSIONS: cWords is an unbiased, flexible and easy-to-use tool designed for regulatory motif discovery in differential case-control mRNA expression datasets. cWords is based on rigorous statistical methods that demonstrate comparable or better performance than other existing methods. Rich visualization of results promotes intuitive and efficient interpretation of data. cWords is available as a stand-alone Open Source program at Github https://github.com/simras/cWords and as a web-service at: http://servers.binf.ku.dk/cwords/.", "author" : [ { "dropping-particle" : "", "family" : "Rasmussen", "given" : "Simon H", "non-dropping-particle" : "", "parse-names" : false, "suffix" : "" }, { "dropping-particle" : "", "family" : "Jacobsen", "given" : "Anders", "non-dropping-particle" : "", "parse-names" : false, "suffix" : "" }, { "dropping-particle" : "", "family" : "Krogh", "given" : "Anders", "non-dropping-particle" : "", "parse-names" : false, "suffix" : "" } ], "container-title" : "Silence", "id" : "ITEM-1", "issue" : "1", "issued" : { "date-parts" : [ [ "2013", "1" ] ] }, "page" : "2", "title" : "cWords - systematic microRNA regulatory motif discovery from mRNA expression data.", "type" : "article-journal", "volume" : "4" }, "uris" : [ "http://www.mendeley.com/documents/?uuid=fbed73d3-8e66-4cc4-80bf-8771ddba0aa4" ] } ], "mendeley" : { "formattedCitation" : "[3]", "plainTextFormattedCitation" : "[3]", "previouslyFormattedCitation" : "[3]" }, "properties" : { "noteIndex" : 0 }, "schema" : "https://github.com/citation-style-language/schema/raw/master/csl-citation.json" }</w:instrText>
      </w:r>
      <w:r w:rsidR="00125183">
        <w:fldChar w:fldCharType="separate"/>
      </w:r>
      <w:r w:rsidR="00125183" w:rsidRPr="00125183">
        <w:rPr>
          <w:noProof/>
        </w:rPr>
        <w:t>[3]</w:t>
      </w:r>
      <w:r w:rsidR="00125183">
        <w:fldChar w:fldCharType="end"/>
      </w:r>
      <w:r w:rsidRPr="00B47166">
        <w:t xml:space="preserve">. </w:t>
      </w:r>
      <w:r w:rsidR="00125183">
        <w:t>For each of the RBPs</w:t>
      </w:r>
      <w:r w:rsidR="004F6BBA">
        <w:t>,</w:t>
      </w:r>
      <w:r w:rsidR="00125183">
        <w:t xml:space="preserve"> </w:t>
      </w:r>
      <w:proofErr w:type="gramStart"/>
      <w:r w:rsidR="00125183">
        <w:t>significant CLIP clusters were</w:t>
      </w:r>
      <w:r w:rsidRPr="00B47166">
        <w:t xml:space="preserve"> ranked by </w:t>
      </w:r>
      <w:r w:rsidR="00125183">
        <w:t>the number of reads</w:t>
      </w:r>
      <w:r w:rsidRPr="00B47166">
        <w:t xml:space="preserve"> </w:t>
      </w:r>
      <w:r w:rsidR="00125183">
        <w:t>at the cluster summit</w:t>
      </w:r>
      <w:proofErr w:type="gramEnd"/>
      <w:r w:rsidR="00125183">
        <w:t>.</w:t>
      </w:r>
      <w:r w:rsidR="00125183" w:rsidRPr="00B47166">
        <w:t xml:space="preserve"> Only the 15000 most enriched clusters in 3’UTRs </w:t>
      </w:r>
      <w:r w:rsidR="00125183">
        <w:t xml:space="preserve">for each RBP </w:t>
      </w:r>
      <w:r w:rsidR="00125183" w:rsidRPr="00B47166">
        <w:t>were considered in the analys</w:t>
      </w:r>
      <w:r w:rsidR="00125183">
        <w:t>es</w:t>
      </w:r>
      <w:r w:rsidR="00125183" w:rsidRPr="00B47166">
        <w:t xml:space="preserve">. The analysis was restricted to </w:t>
      </w:r>
      <w:r w:rsidR="00125183">
        <w:t>hexamers</w:t>
      </w:r>
      <w:r w:rsidR="00125183" w:rsidRPr="00B47166">
        <w:t xml:space="preserve"> </w:t>
      </w:r>
      <w:r w:rsidR="00125183">
        <w:t>using</w:t>
      </w:r>
      <w:r w:rsidR="00125183" w:rsidRPr="00B47166">
        <w:t xml:space="preserve"> a 0-order Markov Model</w:t>
      </w:r>
      <w:r w:rsidR="007249DE">
        <w:t xml:space="preserve">. </w:t>
      </w:r>
      <w:r w:rsidR="0086468A">
        <w:t xml:space="preserve">Resulting z-scores and ranks were downloaded from the webserver and plots prepared in R </w:t>
      </w:r>
      <w:r w:rsidR="0086468A">
        <w:fldChar w:fldCharType="begin" w:fldLock="1"/>
      </w:r>
      <w:r w:rsidR="0086468A">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23f2b558-867e-47ab-8085-f5d5520e5efc" ] } ], "mendeley" : { "formattedCitation" : "[4]", "plainTextFormattedCitation" : "[4]", "previouslyFormattedCitation" : "[4]" }, "properties" : { "noteIndex" : 0 }, "schema" : "https://github.com/citation-style-language/schema/raw/master/csl-citation.json" }</w:instrText>
      </w:r>
      <w:r w:rsidR="0086468A">
        <w:fldChar w:fldCharType="separate"/>
      </w:r>
      <w:r w:rsidR="0086468A" w:rsidRPr="0086468A">
        <w:rPr>
          <w:noProof/>
        </w:rPr>
        <w:t>[4]</w:t>
      </w:r>
      <w:r w:rsidR="0086468A">
        <w:fldChar w:fldCharType="end"/>
      </w:r>
      <w:r w:rsidR="0086468A">
        <w:t xml:space="preserve">. </w:t>
      </w:r>
      <w:r w:rsidR="003B7902">
        <w:t>As seen in Figure 3,</w:t>
      </w:r>
      <w:r w:rsidR="003B7902" w:rsidRPr="00B47166">
        <w:t xml:space="preserve"> the </w:t>
      </w:r>
      <w:r w:rsidR="0086468A">
        <w:t xml:space="preserve">strong </w:t>
      </w:r>
      <w:r w:rsidR="003B7902" w:rsidRPr="00B47166">
        <w:t xml:space="preserve">PAS </w:t>
      </w:r>
      <w:r w:rsidR="0086468A">
        <w:t xml:space="preserve">motif AAUAAA </w:t>
      </w:r>
      <w:r w:rsidR="003B7902" w:rsidRPr="00B47166">
        <w:t>was the most enriched motif in all b</w:t>
      </w:r>
      <w:r w:rsidR="004F6BBA">
        <w:t>ut</w:t>
      </w:r>
      <w:r w:rsidR="003B7902" w:rsidRPr="00B47166">
        <w:t xml:space="preserve"> two </w:t>
      </w:r>
      <w:r w:rsidR="003B7902">
        <w:t xml:space="preserve">of the </w:t>
      </w:r>
      <w:r w:rsidR="003B7902" w:rsidRPr="00B47166">
        <w:t>dataset</w:t>
      </w:r>
      <w:r w:rsidR="003B7902">
        <w:t>s analyzed</w:t>
      </w:r>
      <w:r w:rsidR="003B7902" w:rsidRPr="00B47166">
        <w:t xml:space="preserve"> (CPSF-30 and CPSF-73). Data quality may be somewhat low for CPSF-proteins as these datasets only exhibit weak binding specificity in vicinity of cleavage sites (see Fig 3A in </w:t>
      </w:r>
      <w:r w:rsidR="003B7902" w:rsidRPr="00B47166">
        <w:fldChar w:fldCharType="begin" w:fldLock="1"/>
      </w:r>
      <w:r w:rsidR="003B7902">
        <w:instrText>ADDIN CSL_CITATION { "citationItems" : [ { "id" : "ITEM-1", "itemData" : { "DOI" : "10.1016/j.celrep.2012.05.003", "ISSN" : "2211-1247", "PMID" : "22813749", "abstract" : "Through alternative polyadenylation, human mRNAs acquire longer or shorter 3' untranslated regions, the latter typically associated with higher transcript stability and increased protein production. To understand the dynamics of polyadenylation site usage, we performed transcriptome-wide mapping of both binding sites of 3' end processing factors CPSF-160, CPSF-100, CPSF-73, CPSF-30, Fip1, CstF-64, CstF-64\u03c4, CF I(m)25, CF I(m)59, and CF I(m)68 and 3' end processing sites in HEK293 cells. We found that although binding sites of these factors generally cluster around the poly(A) sites most frequently used in cleavage, CstF-64/CstF-64\u03c4 and CFI(m) proteins have much higher positional specificity compared to CPSF components. Knockdown of CF I(m)68 induced a systematic use of proximal polyadenylation sites, indicating that changes in relative abundance of a single 3' end processing factor can modulate the length of 3' untranslated regions across the transcriptome and suggesting a mechanism behind the previously observed increase in tumor cell invasiveness upon CF I(m)68 knockdown.", "author" : [ { "dropping-particle" : "", "family" : "Martin", "given" : "Georges", "non-dropping-particle" : "", "parse-names" : false, "suffix" : "" }, { "dropping-particle" : "", "family" : "Gruber", "given" : "Andreas R", "non-dropping-particle" : "", "parse-names" : false, "suffix" : "" }, { "dropping-particle" : "", "family" : "Keller", "given" : "Walter", "non-dropping-particle" : "", "parse-names" : false, "suffix" : "" }, { "dropping-particle" : "", "family" : "Zavolan", "given" : "Mihaela", "non-dropping-particle" : "", "parse-names" : false, "suffix" : "" } ], "container-title" : "Cell reports", "id" : "ITEM-1", "issue" : "6", "issued" : { "date-parts" : [ [ "2012", "6", "28" ] ] }, "page" : "753-63", "title" : "Genome-wide analysis of pre-mRNA 3' end processing reveals a decisive role of human cleavage factor I in the regulation of 3' UTR length.", "type" : "article-journal", "volume" : "1" }, "uris" : [ "http://www.mendeley.com/documents/?uuid=73785620-546d-43ec-8581-c4e6b9abb7e8" ] } ], "mendeley" : { "formattedCitation" : "[1]", "plainTextFormattedCitation" : "[1]", "previouslyFormattedCitation" : "[1]" }, "properties" : { "noteIndex" : 0 }, "schema" : "https://github.com/citation-style-language/schema/raw/master/csl-citation.json" }</w:instrText>
      </w:r>
      <w:r w:rsidR="003B7902" w:rsidRPr="00B47166">
        <w:fldChar w:fldCharType="separate"/>
      </w:r>
      <w:r w:rsidR="003B7902" w:rsidRPr="00B47166">
        <w:rPr>
          <w:noProof/>
        </w:rPr>
        <w:t>[1]</w:t>
      </w:r>
      <w:r w:rsidR="003B7902" w:rsidRPr="00B47166">
        <w:fldChar w:fldCharType="end"/>
      </w:r>
      <w:r w:rsidR="003B7902" w:rsidRPr="00B47166">
        <w:t>) and PAS does not have so high z-scores in the motif analyses</w:t>
      </w:r>
      <w:r w:rsidR="003B7902">
        <w:t xml:space="preserve"> that we have performed.</w:t>
      </w:r>
    </w:p>
    <w:p w14:paraId="5EF7BD41" w14:textId="4F94D691" w:rsidR="003B7902" w:rsidRDefault="003B7902" w:rsidP="007249DE">
      <w:r w:rsidRPr="00B47166">
        <w:rPr>
          <w:noProof/>
          <w:lang w:val="es-ES" w:eastAsia="es-ES" w:bidi="ar-SA"/>
        </w:rPr>
        <w:drawing>
          <wp:inline distT="0" distB="0" distL="0" distR="0" wp14:anchorId="51B64DA4" wp14:editId="728939D8">
            <wp:extent cx="5731510" cy="4778937"/>
            <wp:effectExtent l="0" t="0" r="0" b="0"/>
            <wp:docPr id="4" name="Picture 4" descr="Macintosh HD:Users:omnipotent:Downloads:PAS_motifs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omnipotent:Downloads:PAS_motifs4.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778937"/>
                    </a:xfrm>
                    <a:prstGeom prst="rect">
                      <a:avLst/>
                    </a:prstGeom>
                    <a:noFill/>
                    <a:ln>
                      <a:noFill/>
                    </a:ln>
                  </pic:spPr>
                </pic:pic>
              </a:graphicData>
            </a:graphic>
          </wp:inline>
        </w:drawing>
      </w:r>
      <w:r w:rsidRPr="00B47166">
        <w:rPr>
          <w:b/>
        </w:rPr>
        <w:t xml:space="preserve">Figure </w:t>
      </w:r>
      <w:r>
        <w:rPr>
          <w:b/>
        </w:rPr>
        <w:t>3</w:t>
      </w:r>
      <w:r w:rsidRPr="00B47166">
        <w:t xml:space="preserve">: Overrepresentation (z-score from </w:t>
      </w:r>
      <w:proofErr w:type="spellStart"/>
      <w:r w:rsidRPr="00B47166">
        <w:t>cWords</w:t>
      </w:r>
      <w:proofErr w:type="spellEnd"/>
      <w:r w:rsidRPr="00B47166">
        <w:t xml:space="preserve"> of y-axis) of the strong </w:t>
      </w:r>
      <w:proofErr w:type="spellStart"/>
      <w:r w:rsidRPr="00B47166">
        <w:t>poly</w:t>
      </w:r>
      <w:r>
        <w:t>A</w:t>
      </w:r>
      <w:proofErr w:type="spellEnd"/>
      <w:r>
        <w:t xml:space="preserve"> </w:t>
      </w:r>
      <w:r w:rsidRPr="00B47166">
        <w:t xml:space="preserve">signal </w:t>
      </w:r>
      <w:r>
        <w:t>AAUAAA</w:t>
      </w:r>
      <w:r w:rsidRPr="00B47166">
        <w:t xml:space="preserve"> in </w:t>
      </w:r>
      <w:r>
        <w:t xml:space="preserve">the </w:t>
      </w:r>
      <w:proofErr w:type="spellStart"/>
      <w:r>
        <w:t>polyA</w:t>
      </w:r>
      <w:proofErr w:type="spellEnd"/>
      <w:r>
        <w:t xml:space="preserve"> RBP </w:t>
      </w:r>
      <w:r w:rsidRPr="00B47166">
        <w:t xml:space="preserve">CLIP </w:t>
      </w:r>
      <w:r>
        <w:t xml:space="preserve">datasets analyzed in the paper. </w:t>
      </w:r>
      <w:r w:rsidRPr="00B47166">
        <w:t xml:space="preserve">(***) </w:t>
      </w:r>
      <w:proofErr w:type="gramStart"/>
      <w:r w:rsidRPr="00B47166">
        <w:t>indicates</w:t>
      </w:r>
      <w:proofErr w:type="gramEnd"/>
      <w:r w:rsidRPr="00B47166">
        <w:t xml:space="preserve"> if the PAS ranked as word number 1. </w:t>
      </w:r>
    </w:p>
    <w:p w14:paraId="13680A5B" w14:textId="0B79324A" w:rsidR="0097355F" w:rsidRDefault="003B7902" w:rsidP="0097355F">
      <w:r>
        <w:t xml:space="preserve">The full </w:t>
      </w:r>
      <w:r w:rsidR="007249DE">
        <w:t xml:space="preserve">set of enriched words for </w:t>
      </w:r>
      <w:r w:rsidR="007249DE" w:rsidRPr="00B47166">
        <w:t>WDR33</w:t>
      </w:r>
      <w:r w:rsidR="007249DE">
        <w:t xml:space="preserve">, </w:t>
      </w:r>
      <w:r w:rsidR="007249DE" w:rsidRPr="00B47166">
        <w:t>CstF-64</w:t>
      </w:r>
      <w:r w:rsidR="007249DE">
        <w:t xml:space="preserve"> </w:t>
      </w:r>
      <w:r w:rsidR="007249DE" w:rsidRPr="00B47166">
        <w:t>and Fip1</w:t>
      </w:r>
      <w:r w:rsidR="007249DE">
        <w:t xml:space="preserve"> can be seen in Figure </w:t>
      </w:r>
      <w:r>
        <w:t>4</w:t>
      </w:r>
      <w:r w:rsidR="007249DE">
        <w:t>. In the figure</w:t>
      </w:r>
      <w:r>
        <w:t>, each dot represents a</w:t>
      </w:r>
      <w:r w:rsidR="007249DE">
        <w:t xml:space="preserve"> word</w:t>
      </w:r>
      <w:r>
        <w:t xml:space="preserve">, which </w:t>
      </w:r>
      <w:r w:rsidR="007249DE" w:rsidRPr="00B47166">
        <w:t>are colored according to word similarity</w:t>
      </w:r>
      <w:r w:rsidR="007249DE">
        <w:t xml:space="preserve">. </w:t>
      </w:r>
      <w:proofErr w:type="gramStart"/>
      <w:r w:rsidR="00125183" w:rsidRPr="00B47166">
        <w:t>miRNA</w:t>
      </w:r>
      <w:proofErr w:type="gramEnd"/>
      <w:r w:rsidR="00125183" w:rsidRPr="00B47166">
        <w:t xml:space="preserve"> </w:t>
      </w:r>
      <w:r w:rsidR="004F6BBA">
        <w:t xml:space="preserve">seed regions of </w:t>
      </w:r>
      <w:r w:rsidR="00125183" w:rsidRPr="00B47166">
        <w:t xml:space="preserve">target sites </w:t>
      </w:r>
      <w:r>
        <w:t xml:space="preserve">identified </w:t>
      </w:r>
      <w:r w:rsidR="00125183" w:rsidRPr="00B47166">
        <w:t>are annotated on the plots by triangles.</w:t>
      </w:r>
      <w:r w:rsidR="007249DE">
        <w:t xml:space="preserve"> As can be seen in the Figure, not only the canonical PAS signal AAUAAA but also the</w:t>
      </w:r>
      <w:r w:rsidR="007249DE" w:rsidRPr="00B47166">
        <w:t xml:space="preserve"> weak PAS AUUAAA</w:t>
      </w:r>
      <w:r w:rsidR="007249DE">
        <w:t>,</w:t>
      </w:r>
      <w:r w:rsidR="004F6BBA">
        <w:t xml:space="preserve"> and </w:t>
      </w:r>
      <w:r w:rsidR="007249DE" w:rsidRPr="00B47166">
        <w:t>UG-rich motifs</w:t>
      </w:r>
      <w:r w:rsidR="007249DE">
        <w:t xml:space="preserve"> are </w:t>
      </w:r>
      <w:r w:rsidR="007249DE" w:rsidRPr="00B47166">
        <w:t>found highly over-represented.</w:t>
      </w:r>
      <w:r w:rsidR="007249DE">
        <w:t xml:space="preserve"> </w:t>
      </w:r>
    </w:p>
    <w:p w14:paraId="42D2B093" w14:textId="74C44FB0" w:rsidR="007249DE" w:rsidRDefault="0086468A" w:rsidP="007249DE">
      <w:r w:rsidRPr="00B47166">
        <w:t xml:space="preserve">In conclusion, </w:t>
      </w:r>
      <w:r>
        <w:t xml:space="preserve">we consider that </w:t>
      </w:r>
      <w:r w:rsidRPr="00B47166">
        <w:t>our analyses reconstitute known</w:t>
      </w:r>
      <w:r w:rsidR="004F6BBA">
        <w:t xml:space="preserve"> and expected relationships </w:t>
      </w:r>
      <w:r>
        <w:t xml:space="preserve">among the RBPs from the </w:t>
      </w:r>
      <w:proofErr w:type="spellStart"/>
      <w:r>
        <w:t>polyA</w:t>
      </w:r>
      <w:proofErr w:type="spellEnd"/>
      <w:r>
        <w:t xml:space="preserve"> complex </w:t>
      </w:r>
      <w:r w:rsidR="004F6BBA">
        <w:t xml:space="preserve">well </w:t>
      </w:r>
      <w:r>
        <w:t>and support the validity of the analysis pipeline used in the paper</w:t>
      </w:r>
      <w:r w:rsidRPr="00B47166">
        <w:t xml:space="preserve">. </w:t>
      </w:r>
    </w:p>
    <w:p w14:paraId="24664D4B" w14:textId="77777777" w:rsidR="007249DE" w:rsidRDefault="007249DE" w:rsidP="007249DE">
      <w:r w:rsidRPr="00B47166">
        <w:rPr>
          <w:noProof/>
          <w:lang w:val="es-ES" w:eastAsia="es-ES" w:bidi="ar-SA"/>
        </w:rPr>
        <w:drawing>
          <wp:inline distT="0" distB="0" distL="0" distR="0" wp14:anchorId="4BDFFDFE" wp14:editId="0294E01C">
            <wp:extent cx="5731510" cy="1730375"/>
            <wp:effectExtent l="0" t="0" r="8890" b="0"/>
            <wp:docPr id="5" name="Picture 9" descr="Macintosh HD:Users:omnipotent:Downloads:cWords_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omnipotent:Downloads:cWords_plot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730375"/>
                    </a:xfrm>
                    <a:prstGeom prst="rect">
                      <a:avLst/>
                    </a:prstGeom>
                    <a:noFill/>
                    <a:ln>
                      <a:noFill/>
                    </a:ln>
                  </pic:spPr>
                </pic:pic>
              </a:graphicData>
            </a:graphic>
          </wp:inline>
        </w:drawing>
      </w:r>
    </w:p>
    <w:p w14:paraId="78BBCD68" w14:textId="5701E869" w:rsidR="0086468A" w:rsidRDefault="003B7902" w:rsidP="00C710D6">
      <w:r w:rsidRPr="00B47166">
        <w:rPr>
          <w:b/>
        </w:rPr>
        <w:t xml:space="preserve">Figure </w:t>
      </w:r>
      <w:r>
        <w:rPr>
          <w:b/>
        </w:rPr>
        <w:t>4</w:t>
      </w:r>
      <w:r w:rsidRPr="00B47166">
        <w:t xml:space="preserve">: Motif analyses of WDR33 (A), CstF-64 (B) and Fip1 (C) reveal the strong PAS (AATAAA) enrichment in the sequences that overlap CLIP-cluster. </w:t>
      </w:r>
      <w:r>
        <w:t xml:space="preserve">The </w:t>
      </w:r>
      <w:r w:rsidRPr="00B47166">
        <w:t xml:space="preserve">Most common weak PAS (ATTAAA) and TG-rich motifs also </w:t>
      </w:r>
      <w:r>
        <w:t>are significantly enriched in the CLIP clusters.</w:t>
      </w:r>
    </w:p>
    <w:p w14:paraId="311C48E6" w14:textId="5B7264FB" w:rsidR="00D37323" w:rsidRPr="00C710D6" w:rsidRDefault="00D37323" w:rsidP="0058436F">
      <w:pPr>
        <w:pStyle w:val="Ttulo2"/>
        <w:rPr>
          <w:i w:val="0"/>
        </w:rPr>
      </w:pPr>
      <w:r w:rsidRPr="00C710D6">
        <w:rPr>
          <w:i w:val="0"/>
        </w:rPr>
        <w:t>References</w:t>
      </w:r>
    </w:p>
    <w:p w14:paraId="629448C7" w14:textId="667AAC38" w:rsidR="0086468A" w:rsidRPr="0086468A" w:rsidRDefault="0086468A" w:rsidP="0086468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86468A">
        <w:rPr>
          <w:noProof/>
          <w:szCs w:val="24"/>
        </w:rPr>
        <w:t xml:space="preserve">1. </w:t>
      </w:r>
      <w:r w:rsidRPr="0086468A">
        <w:rPr>
          <w:noProof/>
          <w:szCs w:val="24"/>
        </w:rPr>
        <w:tab/>
        <w:t>Martin G, Gruber AR, Keller W, Zavolan M. Genome-wide analysis of pre-mRNA 3’ end processing reveals a decisive role of human cleavage factor I in the regulation of 3’ UTR length. Cell Rep. 2012;1: 753–63. doi:10.1016/j.celrep.2012.05.003</w:t>
      </w:r>
    </w:p>
    <w:p w14:paraId="6DB8ED4E" w14:textId="77777777" w:rsidR="0086468A" w:rsidRPr="0086468A" w:rsidRDefault="0086468A" w:rsidP="0086468A">
      <w:pPr>
        <w:widowControl w:val="0"/>
        <w:autoSpaceDE w:val="0"/>
        <w:autoSpaceDN w:val="0"/>
        <w:adjustRightInd w:val="0"/>
        <w:ind w:left="640" w:hanging="640"/>
        <w:rPr>
          <w:noProof/>
          <w:szCs w:val="24"/>
        </w:rPr>
      </w:pPr>
      <w:r w:rsidRPr="0086468A">
        <w:rPr>
          <w:noProof/>
          <w:szCs w:val="24"/>
        </w:rPr>
        <w:t xml:space="preserve">2. </w:t>
      </w:r>
      <w:r w:rsidRPr="0086468A">
        <w:rPr>
          <w:noProof/>
          <w:szCs w:val="24"/>
        </w:rPr>
        <w:tab/>
        <w:t>Schönemann L, Kühn U, Martin G, Schäfer P, Gruber AR, Keller W, et al. Reconstitution of CPSF active in polyadenylation: recognition of the polyadenylation signal by WDR33. Genes Dev. Cold Spring Harbor Laboratory Press; 2014;28: 2381–93. doi:10.1101/gad.250985.114</w:t>
      </w:r>
    </w:p>
    <w:p w14:paraId="6A74C291" w14:textId="77777777" w:rsidR="0086468A" w:rsidRPr="0086468A" w:rsidRDefault="0086468A" w:rsidP="0086468A">
      <w:pPr>
        <w:widowControl w:val="0"/>
        <w:autoSpaceDE w:val="0"/>
        <w:autoSpaceDN w:val="0"/>
        <w:adjustRightInd w:val="0"/>
        <w:ind w:left="640" w:hanging="640"/>
        <w:rPr>
          <w:noProof/>
          <w:szCs w:val="24"/>
        </w:rPr>
      </w:pPr>
      <w:r w:rsidRPr="0086468A">
        <w:rPr>
          <w:noProof/>
          <w:szCs w:val="24"/>
        </w:rPr>
        <w:t xml:space="preserve">3. </w:t>
      </w:r>
      <w:r w:rsidRPr="0086468A">
        <w:rPr>
          <w:noProof/>
          <w:szCs w:val="24"/>
        </w:rPr>
        <w:tab/>
        <w:t>Rasmussen SH, Jacobsen A, Krogh A. cWords - systematic microRNA regulatory motif discovery from mRNA expression data. Silence. 2013;4: 2. doi:10.1186/1758-907X-4-2</w:t>
      </w:r>
    </w:p>
    <w:p w14:paraId="1C5930FC" w14:textId="77777777" w:rsidR="0086468A" w:rsidRPr="0086468A" w:rsidRDefault="0086468A" w:rsidP="0086468A">
      <w:pPr>
        <w:widowControl w:val="0"/>
        <w:autoSpaceDE w:val="0"/>
        <w:autoSpaceDN w:val="0"/>
        <w:adjustRightInd w:val="0"/>
        <w:ind w:left="640" w:hanging="640"/>
        <w:rPr>
          <w:noProof/>
        </w:rPr>
      </w:pPr>
      <w:r w:rsidRPr="0086468A">
        <w:rPr>
          <w:noProof/>
          <w:szCs w:val="24"/>
        </w:rPr>
        <w:t xml:space="preserve">4. </w:t>
      </w:r>
      <w:r w:rsidRPr="0086468A">
        <w:rPr>
          <w:noProof/>
          <w:szCs w:val="24"/>
        </w:rPr>
        <w:tab/>
        <w:t>R Developement Core Team. R: A Language and Environment for Statistical Computing. R Found Stat Comput. 2015;1: 409. doi:10.1007/978-3-540-74686-7</w:t>
      </w:r>
    </w:p>
    <w:p w14:paraId="25255B80" w14:textId="67C78DB7" w:rsidR="00D37323" w:rsidRPr="00B47166" w:rsidRDefault="0086468A" w:rsidP="0086468A">
      <w:r>
        <w:fldChar w:fldCharType="end"/>
      </w:r>
      <w:bookmarkStart w:id="0" w:name="_GoBack"/>
      <w:bookmarkEnd w:id="0"/>
    </w:p>
    <w:sectPr w:rsidR="00D37323" w:rsidRPr="00B47166" w:rsidSect="009C648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2CCC8D" w14:textId="77777777" w:rsidR="00CC4957" w:rsidRDefault="00CC4957" w:rsidP="0058436F">
      <w:r>
        <w:separator/>
      </w:r>
    </w:p>
  </w:endnote>
  <w:endnote w:type="continuationSeparator" w:id="0">
    <w:p w14:paraId="3C44999D" w14:textId="77777777" w:rsidR="00CC4957" w:rsidRDefault="00CC4957" w:rsidP="0058436F">
      <w:r>
        <w:continuationSeparator/>
      </w:r>
    </w:p>
  </w:endnote>
  <w:endnote w:type="continuationNotice" w:id="1">
    <w:p w14:paraId="26D98E86" w14:textId="77777777" w:rsidR="00CC4957" w:rsidRDefault="00CC4957" w:rsidP="005843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AFF" w:usb1="C000605B" w:usb2="00000029" w:usb3="00000000" w:csb0="0001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973358" w14:textId="77777777" w:rsidR="00CC4957" w:rsidRDefault="00CC4957" w:rsidP="0058436F">
      <w:r>
        <w:separator/>
      </w:r>
    </w:p>
  </w:footnote>
  <w:footnote w:type="continuationSeparator" w:id="0">
    <w:p w14:paraId="56604F55" w14:textId="77777777" w:rsidR="00CC4957" w:rsidRDefault="00CC4957" w:rsidP="0058436F">
      <w:r>
        <w:continuationSeparator/>
      </w:r>
    </w:p>
  </w:footnote>
  <w:footnote w:type="continuationNotice" w:id="1">
    <w:p w14:paraId="521A6566" w14:textId="77777777" w:rsidR="00CC4957" w:rsidRDefault="00CC4957" w:rsidP="0058436F"/>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1304"/>
  <w:hyphenationZone w:val="425"/>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35D6"/>
    <w:rsid w:val="00001D77"/>
    <w:rsid w:val="00004328"/>
    <w:rsid w:val="0000496D"/>
    <w:rsid w:val="00005DD5"/>
    <w:rsid w:val="00010F23"/>
    <w:rsid w:val="00011F8D"/>
    <w:rsid w:val="00013445"/>
    <w:rsid w:val="00013621"/>
    <w:rsid w:val="00013E60"/>
    <w:rsid w:val="000157B7"/>
    <w:rsid w:val="00015FD3"/>
    <w:rsid w:val="00017B97"/>
    <w:rsid w:val="000244A1"/>
    <w:rsid w:val="0002692F"/>
    <w:rsid w:val="0002697A"/>
    <w:rsid w:val="00033DB6"/>
    <w:rsid w:val="00042A97"/>
    <w:rsid w:val="00052671"/>
    <w:rsid w:val="0005557B"/>
    <w:rsid w:val="00057DFB"/>
    <w:rsid w:val="00064F91"/>
    <w:rsid w:val="000659F8"/>
    <w:rsid w:val="0006779F"/>
    <w:rsid w:val="000706E2"/>
    <w:rsid w:val="00071EBC"/>
    <w:rsid w:val="000724CB"/>
    <w:rsid w:val="00074772"/>
    <w:rsid w:val="00077A46"/>
    <w:rsid w:val="000800D5"/>
    <w:rsid w:val="00081E5C"/>
    <w:rsid w:val="00083C5C"/>
    <w:rsid w:val="000850A1"/>
    <w:rsid w:val="00085B20"/>
    <w:rsid w:val="00087994"/>
    <w:rsid w:val="000906AE"/>
    <w:rsid w:val="00091FD7"/>
    <w:rsid w:val="00095C6B"/>
    <w:rsid w:val="00097890"/>
    <w:rsid w:val="000A0664"/>
    <w:rsid w:val="000A2A19"/>
    <w:rsid w:val="000A575C"/>
    <w:rsid w:val="000A5F62"/>
    <w:rsid w:val="000A7247"/>
    <w:rsid w:val="000A728C"/>
    <w:rsid w:val="000B052F"/>
    <w:rsid w:val="000B2FA8"/>
    <w:rsid w:val="000B3141"/>
    <w:rsid w:val="000C133B"/>
    <w:rsid w:val="000C2327"/>
    <w:rsid w:val="000C2457"/>
    <w:rsid w:val="000C291C"/>
    <w:rsid w:val="000C4971"/>
    <w:rsid w:val="000C598B"/>
    <w:rsid w:val="000C6086"/>
    <w:rsid w:val="000C6BDC"/>
    <w:rsid w:val="000C6E61"/>
    <w:rsid w:val="000D03FE"/>
    <w:rsid w:val="000D2438"/>
    <w:rsid w:val="000D6B98"/>
    <w:rsid w:val="000E25C8"/>
    <w:rsid w:val="000E4C89"/>
    <w:rsid w:val="000F0F6F"/>
    <w:rsid w:val="000F1D0A"/>
    <w:rsid w:val="000F2CA1"/>
    <w:rsid w:val="000F419B"/>
    <w:rsid w:val="000F4869"/>
    <w:rsid w:val="000F6E26"/>
    <w:rsid w:val="000F795C"/>
    <w:rsid w:val="001039A8"/>
    <w:rsid w:val="001065BD"/>
    <w:rsid w:val="0011124A"/>
    <w:rsid w:val="0011470A"/>
    <w:rsid w:val="00115A03"/>
    <w:rsid w:val="00117060"/>
    <w:rsid w:val="001235CF"/>
    <w:rsid w:val="00125183"/>
    <w:rsid w:val="001273A6"/>
    <w:rsid w:val="00130E80"/>
    <w:rsid w:val="00131C45"/>
    <w:rsid w:val="00132728"/>
    <w:rsid w:val="00136942"/>
    <w:rsid w:val="00140299"/>
    <w:rsid w:val="001428ED"/>
    <w:rsid w:val="0014304B"/>
    <w:rsid w:val="001505A1"/>
    <w:rsid w:val="00155497"/>
    <w:rsid w:val="001629E2"/>
    <w:rsid w:val="00163249"/>
    <w:rsid w:val="00165E08"/>
    <w:rsid w:val="00175B74"/>
    <w:rsid w:val="0017663F"/>
    <w:rsid w:val="0018050A"/>
    <w:rsid w:val="00182758"/>
    <w:rsid w:val="001901D6"/>
    <w:rsid w:val="001923C1"/>
    <w:rsid w:val="00194FA3"/>
    <w:rsid w:val="00195030"/>
    <w:rsid w:val="00196E9A"/>
    <w:rsid w:val="001A57A0"/>
    <w:rsid w:val="001A6F94"/>
    <w:rsid w:val="001B16F2"/>
    <w:rsid w:val="001B2206"/>
    <w:rsid w:val="001B2F27"/>
    <w:rsid w:val="001B3AB7"/>
    <w:rsid w:val="001C01AA"/>
    <w:rsid w:val="001C0534"/>
    <w:rsid w:val="001D0437"/>
    <w:rsid w:val="001D2C91"/>
    <w:rsid w:val="001D37FF"/>
    <w:rsid w:val="001D7562"/>
    <w:rsid w:val="001E0F26"/>
    <w:rsid w:val="001E2F43"/>
    <w:rsid w:val="001E49CD"/>
    <w:rsid w:val="001E7984"/>
    <w:rsid w:val="001F1618"/>
    <w:rsid w:val="001F3701"/>
    <w:rsid w:val="001F4DFC"/>
    <w:rsid w:val="001F5B7F"/>
    <w:rsid w:val="00202D90"/>
    <w:rsid w:val="00204846"/>
    <w:rsid w:val="002065C3"/>
    <w:rsid w:val="0021053D"/>
    <w:rsid w:val="00210B62"/>
    <w:rsid w:val="0021131A"/>
    <w:rsid w:val="002119F2"/>
    <w:rsid w:val="00213755"/>
    <w:rsid w:val="002162EE"/>
    <w:rsid w:val="00220798"/>
    <w:rsid w:val="00220AF0"/>
    <w:rsid w:val="002211DB"/>
    <w:rsid w:val="00222AB9"/>
    <w:rsid w:val="00224E24"/>
    <w:rsid w:val="00225E3F"/>
    <w:rsid w:val="00226247"/>
    <w:rsid w:val="002271E4"/>
    <w:rsid w:val="00231284"/>
    <w:rsid w:val="002333AD"/>
    <w:rsid w:val="00233E8F"/>
    <w:rsid w:val="002352C7"/>
    <w:rsid w:val="00236267"/>
    <w:rsid w:val="00242106"/>
    <w:rsid w:val="0024431D"/>
    <w:rsid w:val="0024525D"/>
    <w:rsid w:val="00247E32"/>
    <w:rsid w:val="00253B3C"/>
    <w:rsid w:val="002555F3"/>
    <w:rsid w:val="00264ACA"/>
    <w:rsid w:val="0026605D"/>
    <w:rsid w:val="00266526"/>
    <w:rsid w:val="00271C55"/>
    <w:rsid w:val="0027224A"/>
    <w:rsid w:val="00277A46"/>
    <w:rsid w:val="00282463"/>
    <w:rsid w:val="00286929"/>
    <w:rsid w:val="00287BCF"/>
    <w:rsid w:val="00290693"/>
    <w:rsid w:val="002936FD"/>
    <w:rsid w:val="00297E26"/>
    <w:rsid w:val="002A02A7"/>
    <w:rsid w:val="002A1B2D"/>
    <w:rsid w:val="002B1565"/>
    <w:rsid w:val="002C03D9"/>
    <w:rsid w:val="002C16C2"/>
    <w:rsid w:val="002C41BF"/>
    <w:rsid w:val="002C5921"/>
    <w:rsid w:val="002C6270"/>
    <w:rsid w:val="002C7792"/>
    <w:rsid w:val="002D1B99"/>
    <w:rsid w:val="002D3491"/>
    <w:rsid w:val="002E07F8"/>
    <w:rsid w:val="002E0CAA"/>
    <w:rsid w:val="002E12FC"/>
    <w:rsid w:val="002E6C8B"/>
    <w:rsid w:val="002F1558"/>
    <w:rsid w:val="002F677E"/>
    <w:rsid w:val="003051E2"/>
    <w:rsid w:val="003070AF"/>
    <w:rsid w:val="00310F8F"/>
    <w:rsid w:val="00313316"/>
    <w:rsid w:val="00316FCC"/>
    <w:rsid w:val="003177DE"/>
    <w:rsid w:val="00321911"/>
    <w:rsid w:val="003252E4"/>
    <w:rsid w:val="003266F4"/>
    <w:rsid w:val="003359AE"/>
    <w:rsid w:val="00336AEF"/>
    <w:rsid w:val="00341366"/>
    <w:rsid w:val="003442D8"/>
    <w:rsid w:val="00345860"/>
    <w:rsid w:val="00347F95"/>
    <w:rsid w:val="003505AB"/>
    <w:rsid w:val="00352DC4"/>
    <w:rsid w:val="00363F6D"/>
    <w:rsid w:val="00365F6C"/>
    <w:rsid w:val="00370196"/>
    <w:rsid w:val="003748F5"/>
    <w:rsid w:val="003768AD"/>
    <w:rsid w:val="00385037"/>
    <w:rsid w:val="003859AC"/>
    <w:rsid w:val="003931E6"/>
    <w:rsid w:val="00393C56"/>
    <w:rsid w:val="00395BC8"/>
    <w:rsid w:val="00396294"/>
    <w:rsid w:val="003A4320"/>
    <w:rsid w:val="003A7C20"/>
    <w:rsid w:val="003B3608"/>
    <w:rsid w:val="003B455A"/>
    <w:rsid w:val="003B7874"/>
    <w:rsid w:val="003B7902"/>
    <w:rsid w:val="003C0A93"/>
    <w:rsid w:val="003C18CB"/>
    <w:rsid w:val="003C272C"/>
    <w:rsid w:val="003C4CFD"/>
    <w:rsid w:val="003C57C4"/>
    <w:rsid w:val="003C6F3A"/>
    <w:rsid w:val="003D1D9E"/>
    <w:rsid w:val="003D46F5"/>
    <w:rsid w:val="003D4FA3"/>
    <w:rsid w:val="003D54F7"/>
    <w:rsid w:val="003D76E5"/>
    <w:rsid w:val="003E3FCB"/>
    <w:rsid w:val="003F1E7F"/>
    <w:rsid w:val="003F34AD"/>
    <w:rsid w:val="003F4180"/>
    <w:rsid w:val="003F778F"/>
    <w:rsid w:val="00401060"/>
    <w:rsid w:val="00406AE5"/>
    <w:rsid w:val="004112DC"/>
    <w:rsid w:val="00423C02"/>
    <w:rsid w:val="0042607C"/>
    <w:rsid w:val="00426CC3"/>
    <w:rsid w:val="00427E67"/>
    <w:rsid w:val="0043001A"/>
    <w:rsid w:val="004314C3"/>
    <w:rsid w:val="00433621"/>
    <w:rsid w:val="0043466E"/>
    <w:rsid w:val="00436A71"/>
    <w:rsid w:val="0043778F"/>
    <w:rsid w:val="00441188"/>
    <w:rsid w:val="0044132E"/>
    <w:rsid w:val="00441D44"/>
    <w:rsid w:val="00442DB4"/>
    <w:rsid w:val="00443651"/>
    <w:rsid w:val="004457FF"/>
    <w:rsid w:val="00451F7E"/>
    <w:rsid w:val="004559BE"/>
    <w:rsid w:val="00456375"/>
    <w:rsid w:val="0046229F"/>
    <w:rsid w:val="00464EB3"/>
    <w:rsid w:val="004666E7"/>
    <w:rsid w:val="00466C62"/>
    <w:rsid w:val="00470244"/>
    <w:rsid w:val="004738E4"/>
    <w:rsid w:val="00485A7E"/>
    <w:rsid w:val="00487CB3"/>
    <w:rsid w:val="004952B5"/>
    <w:rsid w:val="00497D7A"/>
    <w:rsid w:val="004A27A0"/>
    <w:rsid w:val="004A2AFE"/>
    <w:rsid w:val="004A35CA"/>
    <w:rsid w:val="004A3EA6"/>
    <w:rsid w:val="004A48A2"/>
    <w:rsid w:val="004A7369"/>
    <w:rsid w:val="004B1181"/>
    <w:rsid w:val="004B5C40"/>
    <w:rsid w:val="004B6620"/>
    <w:rsid w:val="004B6B9D"/>
    <w:rsid w:val="004B7C72"/>
    <w:rsid w:val="004C418E"/>
    <w:rsid w:val="004C502C"/>
    <w:rsid w:val="004D18D2"/>
    <w:rsid w:val="004D42AD"/>
    <w:rsid w:val="004D6A9B"/>
    <w:rsid w:val="004D731A"/>
    <w:rsid w:val="004E06BB"/>
    <w:rsid w:val="004E1D63"/>
    <w:rsid w:val="004E7210"/>
    <w:rsid w:val="004F54CC"/>
    <w:rsid w:val="004F6BBA"/>
    <w:rsid w:val="0050295E"/>
    <w:rsid w:val="00507531"/>
    <w:rsid w:val="00514AAA"/>
    <w:rsid w:val="005217C4"/>
    <w:rsid w:val="00522BFA"/>
    <w:rsid w:val="00526481"/>
    <w:rsid w:val="0053291D"/>
    <w:rsid w:val="00535F47"/>
    <w:rsid w:val="00542ACB"/>
    <w:rsid w:val="00547E48"/>
    <w:rsid w:val="00551A8E"/>
    <w:rsid w:val="00554824"/>
    <w:rsid w:val="005620B9"/>
    <w:rsid w:val="00563087"/>
    <w:rsid w:val="00565272"/>
    <w:rsid w:val="00565CFD"/>
    <w:rsid w:val="0056643D"/>
    <w:rsid w:val="00570735"/>
    <w:rsid w:val="00572C67"/>
    <w:rsid w:val="00573141"/>
    <w:rsid w:val="00576AC3"/>
    <w:rsid w:val="00576B36"/>
    <w:rsid w:val="00576BEC"/>
    <w:rsid w:val="00577044"/>
    <w:rsid w:val="0058436F"/>
    <w:rsid w:val="00584606"/>
    <w:rsid w:val="00587565"/>
    <w:rsid w:val="005876F0"/>
    <w:rsid w:val="0059078B"/>
    <w:rsid w:val="00590BB7"/>
    <w:rsid w:val="00591945"/>
    <w:rsid w:val="005933D3"/>
    <w:rsid w:val="00593F8B"/>
    <w:rsid w:val="00595B73"/>
    <w:rsid w:val="005A0BB3"/>
    <w:rsid w:val="005A320C"/>
    <w:rsid w:val="005A35DA"/>
    <w:rsid w:val="005A473B"/>
    <w:rsid w:val="005A6BA4"/>
    <w:rsid w:val="005A74CF"/>
    <w:rsid w:val="005B3BA2"/>
    <w:rsid w:val="005B3C70"/>
    <w:rsid w:val="005B43A0"/>
    <w:rsid w:val="005B5978"/>
    <w:rsid w:val="005B7801"/>
    <w:rsid w:val="005C3BA8"/>
    <w:rsid w:val="005C5713"/>
    <w:rsid w:val="005C5824"/>
    <w:rsid w:val="005D53FE"/>
    <w:rsid w:val="005E187E"/>
    <w:rsid w:val="005E2836"/>
    <w:rsid w:val="005E2A4F"/>
    <w:rsid w:val="005F12AE"/>
    <w:rsid w:val="005F4FBE"/>
    <w:rsid w:val="006006A9"/>
    <w:rsid w:val="00602302"/>
    <w:rsid w:val="006140EB"/>
    <w:rsid w:val="006152B1"/>
    <w:rsid w:val="00616950"/>
    <w:rsid w:val="006179B4"/>
    <w:rsid w:val="00620E78"/>
    <w:rsid w:val="0062213E"/>
    <w:rsid w:val="00624C7F"/>
    <w:rsid w:val="00625E13"/>
    <w:rsid w:val="006271C4"/>
    <w:rsid w:val="00627522"/>
    <w:rsid w:val="006307C3"/>
    <w:rsid w:val="006323D6"/>
    <w:rsid w:val="00636E9C"/>
    <w:rsid w:val="00652A80"/>
    <w:rsid w:val="00654CD2"/>
    <w:rsid w:val="00655F62"/>
    <w:rsid w:val="006566D8"/>
    <w:rsid w:val="00660F3A"/>
    <w:rsid w:val="00664821"/>
    <w:rsid w:val="00666E22"/>
    <w:rsid w:val="006761E9"/>
    <w:rsid w:val="00680B21"/>
    <w:rsid w:val="00680D8A"/>
    <w:rsid w:val="006814E5"/>
    <w:rsid w:val="006834E3"/>
    <w:rsid w:val="00685900"/>
    <w:rsid w:val="00691975"/>
    <w:rsid w:val="00691F49"/>
    <w:rsid w:val="0069328E"/>
    <w:rsid w:val="0069797D"/>
    <w:rsid w:val="006A0565"/>
    <w:rsid w:val="006A0DC5"/>
    <w:rsid w:val="006A10F9"/>
    <w:rsid w:val="006A560E"/>
    <w:rsid w:val="006A5EEF"/>
    <w:rsid w:val="006B5904"/>
    <w:rsid w:val="006C1796"/>
    <w:rsid w:val="006C1C34"/>
    <w:rsid w:val="006C1ECB"/>
    <w:rsid w:val="006D4548"/>
    <w:rsid w:val="006D7C17"/>
    <w:rsid w:val="006E0F22"/>
    <w:rsid w:val="006E336F"/>
    <w:rsid w:val="006E4071"/>
    <w:rsid w:val="006F17E3"/>
    <w:rsid w:val="006F30C1"/>
    <w:rsid w:val="006F30E8"/>
    <w:rsid w:val="007002F3"/>
    <w:rsid w:val="007004BF"/>
    <w:rsid w:val="0070280A"/>
    <w:rsid w:val="00702DC1"/>
    <w:rsid w:val="007032B4"/>
    <w:rsid w:val="00711E85"/>
    <w:rsid w:val="007134F4"/>
    <w:rsid w:val="00714B12"/>
    <w:rsid w:val="00715BBB"/>
    <w:rsid w:val="00716F39"/>
    <w:rsid w:val="00721E3E"/>
    <w:rsid w:val="007249DE"/>
    <w:rsid w:val="00733E9E"/>
    <w:rsid w:val="007349FA"/>
    <w:rsid w:val="0073756B"/>
    <w:rsid w:val="00737DEF"/>
    <w:rsid w:val="00740651"/>
    <w:rsid w:val="00742266"/>
    <w:rsid w:val="00742644"/>
    <w:rsid w:val="00743C53"/>
    <w:rsid w:val="0075363B"/>
    <w:rsid w:val="007600FD"/>
    <w:rsid w:val="007649CD"/>
    <w:rsid w:val="007666A5"/>
    <w:rsid w:val="00773A77"/>
    <w:rsid w:val="007768A5"/>
    <w:rsid w:val="0077778B"/>
    <w:rsid w:val="0078196C"/>
    <w:rsid w:val="00782039"/>
    <w:rsid w:val="00783AA6"/>
    <w:rsid w:val="007852EB"/>
    <w:rsid w:val="00786BAC"/>
    <w:rsid w:val="00790C3C"/>
    <w:rsid w:val="00792A42"/>
    <w:rsid w:val="00793039"/>
    <w:rsid w:val="00793CDB"/>
    <w:rsid w:val="00794773"/>
    <w:rsid w:val="007957B8"/>
    <w:rsid w:val="00795DEE"/>
    <w:rsid w:val="007A344B"/>
    <w:rsid w:val="007B0A7C"/>
    <w:rsid w:val="007B1B76"/>
    <w:rsid w:val="007B379E"/>
    <w:rsid w:val="007B4F33"/>
    <w:rsid w:val="007B7740"/>
    <w:rsid w:val="007C25B0"/>
    <w:rsid w:val="007C384A"/>
    <w:rsid w:val="007D1287"/>
    <w:rsid w:val="007D1BA8"/>
    <w:rsid w:val="007D1D0B"/>
    <w:rsid w:val="007D34DD"/>
    <w:rsid w:val="007D41F9"/>
    <w:rsid w:val="007E12FC"/>
    <w:rsid w:val="007E227B"/>
    <w:rsid w:val="007E34A8"/>
    <w:rsid w:val="007E630A"/>
    <w:rsid w:val="007F2FB1"/>
    <w:rsid w:val="007F76BF"/>
    <w:rsid w:val="00801293"/>
    <w:rsid w:val="00802618"/>
    <w:rsid w:val="008052DF"/>
    <w:rsid w:val="00810A25"/>
    <w:rsid w:val="00811F2F"/>
    <w:rsid w:val="008167F5"/>
    <w:rsid w:val="00821348"/>
    <w:rsid w:val="00821AFA"/>
    <w:rsid w:val="00824DD8"/>
    <w:rsid w:val="00826A19"/>
    <w:rsid w:val="00827374"/>
    <w:rsid w:val="00830FAF"/>
    <w:rsid w:val="008315A6"/>
    <w:rsid w:val="00834D1D"/>
    <w:rsid w:val="00837B16"/>
    <w:rsid w:val="00840A14"/>
    <w:rsid w:val="00841633"/>
    <w:rsid w:val="00844405"/>
    <w:rsid w:val="00844D41"/>
    <w:rsid w:val="008466BD"/>
    <w:rsid w:val="008533EB"/>
    <w:rsid w:val="0086468A"/>
    <w:rsid w:val="00870A43"/>
    <w:rsid w:val="00873C88"/>
    <w:rsid w:val="00875AA8"/>
    <w:rsid w:val="00875BFE"/>
    <w:rsid w:val="008771A4"/>
    <w:rsid w:val="00881265"/>
    <w:rsid w:val="0088427C"/>
    <w:rsid w:val="00884A5F"/>
    <w:rsid w:val="00887041"/>
    <w:rsid w:val="00891260"/>
    <w:rsid w:val="008919E5"/>
    <w:rsid w:val="00897F08"/>
    <w:rsid w:val="008A7263"/>
    <w:rsid w:val="008B2797"/>
    <w:rsid w:val="008B2929"/>
    <w:rsid w:val="008C3D5D"/>
    <w:rsid w:val="008C5532"/>
    <w:rsid w:val="008C6C39"/>
    <w:rsid w:val="008D2CB5"/>
    <w:rsid w:val="008D3AC4"/>
    <w:rsid w:val="008D49C6"/>
    <w:rsid w:val="008E217D"/>
    <w:rsid w:val="008E459D"/>
    <w:rsid w:val="008E60AE"/>
    <w:rsid w:val="008E77E7"/>
    <w:rsid w:val="008E7B84"/>
    <w:rsid w:val="008F0C73"/>
    <w:rsid w:val="008F2B8B"/>
    <w:rsid w:val="008F3513"/>
    <w:rsid w:val="008F7775"/>
    <w:rsid w:val="00903D57"/>
    <w:rsid w:val="00906D37"/>
    <w:rsid w:val="00912971"/>
    <w:rsid w:val="009207EE"/>
    <w:rsid w:val="00924D39"/>
    <w:rsid w:val="00926C8F"/>
    <w:rsid w:val="009309D8"/>
    <w:rsid w:val="00931E73"/>
    <w:rsid w:val="00940F04"/>
    <w:rsid w:val="009425CF"/>
    <w:rsid w:val="00943778"/>
    <w:rsid w:val="00943E0C"/>
    <w:rsid w:val="00947BEF"/>
    <w:rsid w:val="00953C5E"/>
    <w:rsid w:val="00956479"/>
    <w:rsid w:val="009576A8"/>
    <w:rsid w:val="009617EC"/>
    <w:rsid w:val="009705D1"/>
    <w:rsid w:val="009730E7"/>
    <w:rsid w:val="0097355F"/>
    <w:rsid w:val="009743EB"/>
    <w:rsid w:val="00974BDE"/>
    <w:rsid w:val="00981F11"/>
    <w:rsid w:val="0098292D"/>
    <w:rsid w:val="00990BD5"/>
    <w:rsid w:val="00993916"/>
    <w:rsid w:val="00994E94"/>
    <w:rsid w:val="00996DEE"/>
    <w:rsid w:val="009A26D7"/>
    <w:rsid w:val="009A6D70"/>
    <w:rsid w:val="009B619B"/>
    <w:rsid w:val="009B7B9F"/>
    <w:rsid w:val="009C1616"/>
    <w:rsid w:val="009C1FEA"/>
    <w:rsid w:val="009C35AA"/>
    <w:rsid w:val="009C648E"/>
    <w:rsid w:val="009D7379"/>
    <w:rsid w:val="009E0D3D"/>
    <w:rsid w:val="009E2924"/>
    <w:rsid w:val="009E3586"/>
    <w:rsid w:val="009E3B01"/>
    <w:rsid w:val="009E4A67"/>
    <w:rsid w:val="009E7A26"/>
    <w:rsid w:val="009F0B9E"/>
    <w:rsid w:val="009F1955"/>
    <w:rsid w:val="009F27C8"/>
    <w:rsid w:val="009F3F16"/>
    <w:rsid w:val="009F4E3E"/>
    <w:rsid w:val="009F7526"/>
    <w:rsid w:val="00A04FDA"/>
    <w:rsid w:val="00A05199"/>
    <w:rsid w:val="00A068D4"/>
    <w:rsid w:val="00A124A6"/>
    <w:rsid w:val="00A13CA7"/>
    <w:rsid w:val="00A145D2"/>
    <w:rsid w:val="00A16B94"/>
    <w:rsid w:val="00A177FE"/>
    <w:rsid w:val="00A21B6F"/>
    <w:rsid w:val="00A250D3"/>
    <w:rsid w:val="00A25A17"/>
    <w:rsid w:val="00A27E4A"/>
    <w:rsid w:val="00A33F5F"/>
    <w:rsid w:val="00A34AA3"/>
    <w:rsid w:val="00A3595C"/>
    <w:rsid w:val="00A376C1"/>
    <w:rsid w:val="00A37996"/>
    <w:rsid w:val="00A4195D"/>
    <w:rsid w:val="00A425AD"/>
    <w:rsid w:val="00A54308"/>
    <w:rsid w:val="00A54BDF"/>
    <w:rsid w:val="00A54BEF"/>
    <w:rsid w:val="00A55CC1"/>
    <w:rsid w:val="00A63A04"/>
    <w:rsid w:val="00A64C7C"/>
    <w:rsid w:val="00A65597"/>
    <w:rsid w:val="00A671E5"/>
    <w:rsid w:val="00A6724F"/>
    <w:rsid w:val="00A71174"/>
    <w:rsid w:val="00A71E49"/>
    <w:rsid w:val="00A734B7"/>
    <w:rsid w:val="00A7375F"/>
    <w:rsid w:val="00A74EB3"/>
    <w:rsid w:val="00A809C7"/>
    <w:rsid w:val="00A81398"/>
    <w:rsid w:val="00A83113"/>
    <w:rsid w:val="00A90887"/>
    <w:rsid w:val="00A92874"/>
    <w:rsid w:val="00A957F9"/>
    <w:rsid w:val="00AA1A0D"/>
    <w:rsid w:val="00AA1E82"/>
    <w:rsid w:val="00AA293B"/>
    <w:rsid w:val="00AA4C3F"/>
    <w:rsid w:val="00AA6396"/>
    <w:rsid w:val="00AB0F39"/>
    <w:rsid w:val="00AC1A64"/>
    <w:rsid w:val="00AC208F"/>
    <w:rsid w:val="00AC2590"/>
    <w:rsid w:val="00AC4625"/>
    <w:rsid w:val="00AC7203"/>
    <w:rsid w:val="00AD0AB3"/>
    <w:rsid w:val="00AD2B6A"/>
    <w:rsid w:val="00AD544D"/>
    <w:rsid w:val="00AD7153"/>
    <w:rsid w:val="00AE088B"/>
    <w:rsid w:val="00AE0ADA"/>
    <w:rsid w:val="00AE15AF"/>
    <w:rsid w:val="00AE255D"/>
    <w:rsid w:val="00AE5D5B"/>
    <w:rsid w:val="00AF3AD4"/>
    <w:rsid w:val="00AF4843"/>
    <w:rsid w:val="00AF4A11"/>
    <w:rsid w:val="00AF721C"/>
    <w:rsid w:val="00B04310"/>
    <w:rsid w:val="00B12D62"/>
    <w:rsid w:val="00B13708"/>
    <w:rsid w:val="00B20AC2"/>
    <w:rsid w:val="00B22A3D"/>
    <w:rsid w:val="00B24ED1"/>
    <w:rsid w:val="00B27940"/>
    <w:rsid w:val="00B3115F"/>
    <w:rsid w:val="00B32866"/>
    <w:rsid w:val="00B366D5"/>
    <w:rsid w:val="00B401AF"/>
    <w:rsid w:val="00B425B9"/>
    <w:rsid w:val="00B47166"/>
    <w:rsid w:val="00B477CF"/>
    <w:rsid w:val="00B511B3"/>
    <w:rsid w:val="00B533AE"/>
    <w:rsid w:val="00B55033"/>
    <w:rsid w:val="00B55B08"/>
    <w:rsid w:val="00B614A1"/>
    <w:rsid w:val="00B631C9"/>
    <w:rsid w:val="00B63798"/>
    <w:rsid w:val="00B647B5"/>
    <w:rsid w:val="00B648B7"/>
    <w:rsid w:val="00B73587"/>
    <w:rsid w:val="00B767AE"/>
    <w:rsid w:val="00B776CD"/>
    <w:rsid w:val="00B81437"/>
    <w:rsid w:val="00B81782"/>
    <w:rsid w:val="00B86EF8"/>
    <w:rsid w:val="00B96598"/>
    <w:rsid w:val="00BA0062"/>
    <w:rsid w:val="00BA32F5"/>
    <w:rsid w:val="00BA3A79"/>
    <w:rsid w:val="00BB3707"/>
    <w:rsid w:val="00BB7107"/>
    <w:rsid w:val="00BB7F6E"/>
    <w:rsid w:val="00BC2C69"/>
    <w:rsid w:val="00BC5D8E"/>
    <w:rsid w:val="00BD38F3"/>
    <w:rsid w:val="00BD5D29"/>
    <w:rsid w:val="00BD719A"/>
    <w:rsid w:val="00BE1805"/>
    <w:rsid w:val="00BE1EB5"/>
    <w:rsid w:val="00BE38F2"/>
    <w:rsid w:val="00BE40B9"/>
    <w:rsid w:val="00BE5B40"/>
    <w:rsid w:val="00BE5D1C"/>
    <w:rsid w:val="00BF1718"/>
    <w:rsid w:val="00BF1CE6"/>
    <w:rsid w:val="00BF50B1"/>
    <w:rsid w:val="00BF710C"/>
    <w:rsid w:val="00BF7524"/>
    <w:rsid w:val="00BF7E4F"/>
    <w:rsid w:val="00C003CA"/>
    <w:rsid w:val="00C020DB"/>
    <w:rsid w:val="00C04F75"/>
    <w:rsid w:val="00C062A1"/>
    <w:rsid w:val="00C07D2F"/>
    <w:rsid w:val="00C109C7"/>
    <w:rsid w:val="00C13918"/>
    <w:rsid w:val="00C21BAF"/>
    <w:rsid w:val="00C221BA"/>
    <w:rsid w:val="00C22C7E"/>
    <w:rsid w:val="00C23D00"/>
    <w:rsid w:val="00C23EA4"/>
    <w:rsid w:val="00C31A94"/>
    <w:rsid w:val="00C41F5A"/>
    <w:rsid w:val="00C44148"/>
    <w:rsid w:val="00C44227"/>
    <w:rsid w:val="00C46334"/>
    <w:rsid w:val="00C47028"/>
    <w:rsid w:val="00C5536D"/>
    <w:rsid w:val="00C55E64"/>
    <w:rsid w:val="00C60FB7"/>
    <w:rsid w:val="00C6112E"/>
    <w:rsid w:val="00C64CAD"/>
    <w:rsid w:val="00C707F6"/>
    <w:rsid w:val="00C710D6"/>
    <w:rsid w:val="00C80C68"/>
    <w:rsid w:val="00C82419"/>
    <w:rsid w:val="00C8292F"/>
    <w:rsid w:val="00C91FF2"/>
    <w:rsid w:val="00C927CE"/>
    <w:rsid w:val="00C92B14"/>
    <w:rsid w:val="00C95515"/>
    <w:rsid w:val="00C977AC"/>
    <w:rsid w:val="00C97C87"/>
    <w:rsid w:val="00CA258D"/>
    <w:rsid w:val="00CA5A70"/>
    <w:rsid w:val="00CB094D"/>
    <w:rsid w:val="00CB346F"/>
    <w:rsid w:val="00CB3F19"/>
    <w:rsid w:val="00CB40E0"/>
    <w:rsid w:val="00CB6A3E"/>
    <w:rsid w:val="00CC1329"/>
    <w:rsid w:val="00CC1DBF"/>
    <w:rsid w:val="00CC2FC9"/>
    <w:rsid w:val="00CC4957"/>
    <w:rsid w:val="00CC4C07"/>
    <w:rsid w:val="00CD1928"/>
    <w:rsid w:val="00CD368A"/>
    <w:rsid w:val="00CD67E8"/>
    <w:rsid w:val="00CD7334"/>
    <w:rsid w:val="00CD7778"/>
    <w:rsid w:val="00CE264C"/>
    <w:rsid w:val="00CE79FE"/>
    <w:rsid w:val="00CF01AA"/>
    <w:rsid w:val="00CF20D9"/>
    <w:rsid w:val="00D01B2A"/>
    <w:rsid w:val="00D01C21"/>
    <w:rsid w:val="00D052AC"/>
    <w:rsid w:val="00D060BE"/>
    <w:rsid w:val="00D1043F"/>
    <w:rsid w:val="00D3122F"/>
    <w:rsid w:val="00D329C5"/>
    <w:rsid w:val="00D353C6"/>
    <w:rsid w:val="00D37323"/>
    <w:rsid w:val="00D373B4"/>
    <w:rsid w:val="00D41579"/>
    <w:rsid w:val="00D4748C"/>
    <w:rsid w:val="00D47530"/>
    <w:rsid w:val="00D50D5F"/>
    <w:rsid w:val="00D520AA"/>
    <w:rsid w:val="00D55D8E"/>
    <w:rsid w:val="00D60765"/>
    <w:rsid w:val="00D646EF"/>
    <w:rsid w:val="00D72CF3"/>
    <w:rsid w:val="00D745AC"/>
    <w:rsid w:val="00D74A52"/>
    <w:rsid w:val="00D75D31"/>
    <w:rsid w:val="00D7643A"/>
    <w:rsid w:val="00D80675"/>
    <w:rsid w:val="00D83EB5"/>
    <w:rsid w:val="00D8747D"/>
    <w:rsid w:val="00D90961"/>
    <w:rsid w:val="00D940C5"/>
    <w:rsid w:val="00D944CA"/>
    <w:rsid w:val="00D94F31"/>
    <w:rsid w:val="00DA0822"/>
    <w:rsid w:val="00DA0B47"/>
    <w:rsid w:val="00DA3C90"/>
    <w:rsid w:val="00DA437E"/>
    <w:rsid w:val="00DA4F0A"/>
    <w:rsid w:val="00DB1044"/>
    <w:rsid w:val="00DB1A40"/>
    <w:rsid w:val="00DB1E26"/>
    <w:rsid w:val="00DB1F05"/>
    <w:rsid w:val="00DB2E2D"/>
    <w:rsid w:val="00DB3EDC"/>
    <w:rsid w:val="00DB4896"/>
    <w:rsid w:val="00DB61AA"/>
    <w:rsid w:val="00DC5E3D"/>
    <w:rsid w:val="00DC6ACB"/>
    <w:rsid w:val="00DD2EA6"/>
    <w:rsid w:val="00DD42F4"/>
    <w:rsid w:val="00DD43FE"/>
    <w:rsid w:val="00DD4540"/>
    <w:rsid w:val="00DD5549"/>
    <w:rsid w:val="00DD68C1"/>
    <w:rsid w:val="00DE2110"/>
    <w:rsid w:val="00DE721D"/>
    <w:rsid w:val="00DF368C"/>
    <w:rsid w:val="00DF527A"/>
    <w:rsid w:val="00DF5B2B"/>
    <w:rsid w:val="00E0171E"/>
    <w:rsid w:val="00E01E85"/>
    <w:rsid w:val="00E02D47"/>
    <w:rsid w:val="00E04F9E"/>
    <w:rsid w:val="00E07AB1"/>
    <w:rsid w:val="00E138D6"/>
    <w:rsid w:val="00E15B24"/>
    <w:rsid w:val="00E21B14"/>
    <w:rsid w:val="00E2449C"/>
    <w:rsid w:val="00E24619"/>
    <w:rsid w:val="00E2643D"/>
    <w:rsid w:val="00E26560"/>
    <w:rsid w:val="00E26584"/>
    <w:rsid w:val="00E2712C"/>
    <w:rsid w:val="00E27D8A"/>
    <w:rsid w:val="00E346DA"/>
    <w:rsid w:val="00E367FD"/>
    <w:rsid w:val="00E435E1"/>
    <w:rsid w:val="00E4602C"/>
    <w:rsid w:val="00E4686C"/>
    <w:rsid w:val="00E47995"/>
    <w:rsid w:val="00E47F3B"/>
    <w:rsid w:val="00E50848"/>
    <w:rsid w:val="00E528CD"/>
    <w:rsid w:val="00E53D80"/>
    <w:rsid w:val="00E54C98"/>
    <w:rsid w:val="00E57BE6"/>
    <w:rsid w:val="00E615EF"/>
    <w:rsid w:val="00E61F2D"/>
    <w:rsid w:val="00E6673D"/>
    <w:rsid w:val="00E7074A"/>
    <w:rsid w:val="00E72C8B"/>
    <w:rsid w:val="00E735D6"/>
    <w:rsid w:val="00E75A10"/>
    <w:rsid w:val="00E80D1F"/>
    <w:rsid w:val="00E82437"/>
    <w:rsid w:val="00E85737"/>
    <w:rsid w:val="00E90DB7"/>
    <w:rsid w:val="00EA2D0F"/>
    <w:rsid w:val="00EA6D7F"/>
    <w:rsid w:val="00EA785C"/>
    <w:rsid w:val="00EB0D0C"/>
    <w:rsid w:val="00EB158C"/>
    <w:rsid w:val="00EB1915"/>
    <w:rsid w:val="00EB4D86"/>
    <w:rsid w:val="00EB5C59"/>
    <w:rsid w:val="00EB68A9"/>
    <w:rsid w:val="00EC015E"/>
    <w:rsid w:val="00EC08C6"/>
    <w:rsid w:val="00EC0EF7"/>
    <w:rsid w:val="00EC3639"/>
    <w:rsid w:val="00EC3808"/>
    <w:rsid w:val="00EC4725"/>
    <w:rsid w:val="00ED0927"/>
    <w:rsid w:val="00ED1673"/>
    <w:rsid w:val="00EE2C7E"/>
    <w:rsid w:val="00EE2F12"/>
    <w:rsid w:val="00EE5A8D"/>
    <w:rsid w:val="00EE62CC"/>
    <w:rsid w:val="00EF0A75"/>
    <w:rsid w:val="00EF1DFC"/>
    <w:rsid w:val="00EF3D7E"/>
    <w:rsid w:val="00EF4F9E"/>
    <w:rsid w:val="00F03954"/>
    <w:rsid w:val="00F054F1"/>
    <w:rsid w:val="00F05BF9"/>
    <w:rsid w:val="00F110BF"/>
    <w:rsid w:val="00F110CF"/>
    <w:rsid w:val="00F113DD"/>
    <w:rsid w:val="00F15AD4"/>
    <w:rsid w:val="00F20F46"/>
    <w:rsid w:val="00F227BD"/>
    <w:rsid w:val="00F318ED"/>
    <w:rsid w:val="00F35862"/>
    <w:rsid w:val="00F4049F"/>
    <w:rsid w:val="00F40DF1"/>
    <w:rsid w:val="00F41CBB"/>
    <w:rsid w:val="00F52F6D"/>
    <w:rsid w:val="00F53638"/>
    <w:rsid w:val="00F53F38"/>
    <w:rsid w:val="00F56ECC"/>
    <w:rsid w:val="00F5716A"/>
    <w:rsid w:val="00F574FF"/>
    <w:rsid w:val="00F57534"/>
    <w:rsid w:val="00F645D8"/>
    <w:rsid w:val="00F6621C"/>
    <w:rsid w:val="00F66CA0"/>
    <w:rsid w:val="00F70AA9"/>
    <w:rsid w:val="00F721E0"/>
    <w:rsid w:val="00F724B7"/>
    <w:rsid w:val="00F7541D"/>
    <w:rsid w:val="00F774F8"/>
    <w:rsid w:val="00F819ED"/>
    <w:rsid w:val="00F82A44"/>
    <w:rsid w:val="00F85507"/>
    <w:rsid w:val="00F8561F"/>
    <w:rsid w:val="00F85FB7"/>
    <w:rsid w:val="00F970F6"/>
    <w:rsid w:val="00FA0295"/>
    <w:rsid w:val="00FA0CCC"/>
    <w:rsid w:val="00FA42AD"/>
    <w:rsid w:val="00FB0F5F"/>
    <w:rsid w:val="00FB25E9"/>
    <w:rsid w:val="00FB27FB"/>
    <w:rsid w:val="00FB696C"/>
    <w:rsid w:val="00FC1ABD"/>
    <w:rsid w:val="00FC4392"/>
    <w:rsid w:val="00FD44E3"/>
    <w:rsid w:val="00FD5D52"/>
    <w:rsid w:val="00FE2E63"/>
    <w:rsid w:val="00FE6ACF"/>
    <w:rsid w:val="00FE7F05"/>
    <w:rsid w:val="00FF6C51"/>
  </w:rsids>
  <m:mathPr>
    <m:mathFont m:val="Cambria Math"/>
    <m:brkBin m:val="before"/>
    <m:brkBinSub m:val="--"/>
    <m:smallFrac/>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187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36F"/>
    <w:pPr>
      <w:spacing w:after="100" w:afterAutospacing="1" w:line="360" w:lineRule="auto"/>
      <w:ind w:firstLine="0"/>
      <w:jc w:val="both"/>
    </w:pPr>
    <w:rPr>
      <w:rFonts w:ascii="Arial" w:hAnsi="Arial" w:cs="Arial"/>
    </w:rPr>
  </w:style>
  <w:style w:type="paragraph" w:styleId="Ttulo1">
    <w:name w:val="heading 1"/>
    <w:basedOn w:val="Normal"/>
    <w:next w:val="Normal"/>
    <w:link w:val="Ttulo1Car"/>
    <w:uiPriority w:val="9"/>
    <w:qFormat/>
    <w:rsid w:val="002E12FC"/>
    <w:pPr>
      <w:spacing w:before="600" w:after="0"/>
      <w:outlineLvl w:val="0"/>
    </w:pPr>
    <w:rPr>
      <w:rFonts w:asciiTheme="majorHAnsi" w:eastAsiaTheme="majorEastAsia" w:hAnsiTheme="majorHAnsi" w:cstheme="majorBidi"/>
      <w:b/>
      <w:bCs/>
      <w:i/>
      <w:iCs/>
      <w:sz w:val="32"/>
      <w:szCs w:val="32"/>
    </w:rPr>
  </w:style>
  <w:style w:type="paragraph" w:styleId="Ttulo2">
    <w:name w:val="heading 2"/>
    <w:basedOn w:val="Normal"/>
    <w:next w:val="Normal"/>
    <w:link w:val="Ttulo2Car"/>
    <w:uiPriority w:val="9"/>
    <w:unhideWhenUsed/>
    <w:qFormat/>
    <w:rsid w:val="002E12FC"/>
    <w:pPr>
      <w:spacing w:before="320" w:after="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iPriority w:val="9"/>
    <w:unhideWhenUsed/>
    <w:qFormat/>
    <w:rsid w:val="002E12FC"/>
    <w:pPr>
      <w:spacing w:before="320" w:after="0"/>
      <w:outlineLvl w:val="2"/>
    </w:pPr>
    <w:rPr>
      <w:rFonts w:asciiTheme="majorHAnsi" w:eastAsiaTheme="majorEastAsia" w:hAnsiTheme="majorHAnsi" w:cstheme="majorBidi"/>
      <w:b/>
      <w:bCs/>
      <w:i/>
      <w:iCs/>
      <w:sz w:val="26"/>
      <w:szCs w:val="26"/>
    </w:rPr>
  </w:style>
  <w:style w:type="paragraph" w:styleId="Ttulo4">
    <w:name w:val="heading 4"/>
    <w:basedOn w:val="Normal"/>
    <w:next w:val="Normal"/>
    <w:link w:val="Ttulo4Car"/>
    <w:uiPriority w:val="9"/>
    <w:unhideWhenUsed/>
    <w:qFormat/>
    <w:rsid w:val="002E12FC"/>
    <w:pPr>
      <w:spacing w:before="280" w:after="0"/>
      <w:outlineLvl w:val="3"/>
    </w:pPr>
    <w:rPr>
      <w:rFonts w:asciiTheme="majorHAnsi" w:eastAsiaTheme="majorEastAsia" w:hAnsiTheme="majorHAnsi" w:cstheme="majorBidi"/>
      <w:b/>
      <w:bCs/>
      <w:i/>
      <w:iCs/>
      <w:szCs w:val="24"/>
    </w:rPr>
  </w:style>
  <w:style w:type="paragraph" w:styleId="Ttulo5">
    <w:name w:val="heading 5"/>
    <w:basedOn w:val="Normal"/>
    <w:next w:val="Normal"/>
    <w:link w:val="Ttulo5Car"/>
    <w:uiPriority w:val="9"/>
    <w:unhideWhenUsed/>
    <w:qFormat/>
    <w:rsid w:val="002E12FC"/>
    <w:pPr>
      <w:spacing w:before="280" w:after="0"/>
      <w:outlineLvl w:val="4"/>
    </w:pPr>
    <w:rPr>
      <w:rFonts w:asciiTheme="majorHAnsi" w:eastAsiaTheme="majorEastAsia" w:hAnsiTheme="majorHAnsi" w:cstheme="majorBidi"/>
      <w:b/>
      <w:bCs/>
      <w:i/>
      <w:iCs/>
    </w:rPr>
  </w:style>
  <w:style w:type="paragraph" w:styleId="Ttulo6">
    <w:name w:val="heading 6"/>
    <w:basedOn w:val="Normal"/>
    <w:next w:val="Normal"/>
    <w:link w:val="Ttulo6Car"/>
    <w:uiPriority w:val="9"/>
    <w:unhideWhenUsed/>
    <w:qFormat/>
    <w:rsid w:val="002E12FC"/>
    <w:pPr>
      <w:spacing w:before="280" w:after="80"/>
      <w:outlineLvl w:val="5"/>
    </w:pPr>
    <w:rPr>
      <w:rFonts w:asciiTheme="majorHAnsi" w:eastAsiaTheme="majorEastAsia" w:hAnsiTheme="majorHAnsi" w:cstheme="majorBidi"/>
      <w:b/>
      <w:bCs/>
      <w:i/>
      <w:iCs/>
    </w:rPr>
  </w:style>
  <w:style w:type="paragraph" w:styleId="Ttulo7">
    <w:name w:val="heading 7"/>
    <w:basedOn w:val="Normal"/>
    <w:next w:val="Normal"/>
    <w:link w:val="Ttulo7Car"/>
    <w:uiPriority w:val="9"/>
    <w:unhideWhenUsed/>
    <w:qFormat/>
    <w:rsid w:val="002E12FC"/>
    <w:pPr>
      <w:spacing w:before="280" w:after="0"/>
      <w:outlineLvl w:val="6"/>
    </w:pPr>
    <w:rPr>
      <w:rFonts w:asciiTheme="majorHAnsi" w:eastAsiaTheme="majorEastAsia" w:hAnsiTheme="majorHAnsi" w:cstheme="majorBidi"/>
      <w:b/>
      <w:bCs/>
      <w:i/>
      <w:iCs/>
      <w:sz w:val="20"/>
      <w:szCs w:val="20"/>
    </w:rPr>
  </w:style>
  <w:style w:type="paragraph" w:styleId="Ttulo8">
    <w:name w:val="heading 8"/>
    <w:basedOn w:val="Normal"/>
    <w:next w:val="Normal"/>
    <w:link w:val="Ttulo8Car"/>
    <w:uiPriority w:val="9"/>
    <w:semiHidden/>
    <w:unhideWhenUsed/>
    <w:qFormat/>
    <w:rsid w:val="002E12FC"/>
    <w:pPr>
      <w:spacing w:before="280" w:after="0"/>
      <w:outlineLvl w:val="7"/>
    </w:pPr>
    <w:rPr>
      <w:rFonts w:asciiTheme="majorHAnsi" w:eastAsiaTheme="majorEastAsia" w:hAnsiTheme="majorHAnsi" w:cstheme="majorBidi"/>
      <w:b/>
      <w:bCs/>
      <w:i/>
      <w:iCs/>
      <w:sz w:val="18"/>
      <w:szCs w:val="18"/>
    </w:rPr>
  </w:style>
  <w:style w:type="paragraph" w:styleId="Ttulo9">
    <w:name w:val="heading 9"/>
    <w:basedOn w:val="Normal"/>
    <w:next w:val="Normal"/>
    <w:link w:val="Ttulo9Car"/>
    <w:uiPriority w:val="9"/>
    <w:semiHidden/>
    <w:unhideWhenUsed/>
    <w:qFormat/>
    <w:rsid w:val="002E12FC"/>
    <w:pPr>
      <w:spacing w:before="280" w:after="0"/>
      <w:outlineLvl w:val="8"/>
    </w:pPr>
    <w:rPr>
      <w:rFonts w:asciiTheme="majorHAnsi" w:eastAsiaTheme="majorEastAsia" w:hAnsiTheme="majorHAnsi" w:cstheme="majorBidi"/>
      <w:i/>
      <w:iCs/>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735D6"/>
    <w:rPr>
      <w:color w:val="0000FF" w:themeColor="hyperlink"/>
      <w:u w:val="single"/>
    </w:rPr>
  </w:style>
  <w:style w:type="character" w:customStyle="1" w:styleId="Ttulo1Car">
    <w:name w:val="Título 1 Car"/>
    <w:basedOn w:val="Fuentedeprrafopredeter"/>
    <w:link w:val="Ttulo1"/>
    <w:uiPriority w:val="9"/>
    <w:rsid w:val="002E12FC"/>
    <w:rPr>
      <w:rFonts w:asciiTheme="majorHAnsi" w:eastAsiaTheme="majorEastAsia" w:hAnsiTheme="majorHAnsi" w:cstheme="majorBidi"/>
      <w:b/>
      <w:bCs/>
      <w:i/>
      <w:iCs/>
      <w:sz w:val="32"/>
      <w:szCs w:val="32"/>
    </w:rPr>
  </w:style>
  <w:style w:type="character" w:customStyle="1" w:styleId="Ttulo2Car">
    <w:name w:val="Título 2 Car"/>
    <w:basedOn w:val="Fuentedeprrafopredeter"/>
    <w:link w:val="Ttulo2"/>
    <w:uiPriority w:val="9"/>
    <w:rsid w:val="002E12FC"/>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rsid w:val="002E12FC"/>
    <w:rPr>
      <w:rFonts w:asciiTheme="majorHAnsi" w:eastAsiaTheme="majorEastAsia" w:hAnsiTheme="majorHAnsi" w:cstheme="majorBidi"/>
      <w:b/>
      <w:bCs/>
      <w:i/>
      <w:iCs/>
      <w:sz w:val="26"/>
      <w:szCs w:val="26"/>
    </w:rPr>
  </w:style>
  <w:style w:type="paragraph" w:styleId="Textonotaalfinal">
    <w:name w:val="endnote text"/>
    <w:basedOn w:val="Normal"/>
    <w:link w:val="TextonotaalfinalCar"/>
    <w:uiPriority w:val="99"/>
    <w:semiHidden/>
    <w:unhideWhenUsed/>
    <w:rsid w:val="00DC6ACB"/>
    <w:pPr>
      <w:spacing w:after="0"/>
    </w:pPr>
    <w:rPr>
      <w:sz w:val="20"/>
      <w:szCs w:val="20"/>
    </w:rPr>
  </w:style>
  <w:style w:type="character" w:customStyle="1" w:styleId="TextonotaalfinalCar">
    <w:name w:val="Texto nota al final Car"/>
    <w:basedOn w:val="Fuentedeprrafopredeter"/>
    <w:link w:val="Textonotaalfinal"/>
    <w:uiPriority w:val="99"/>
    <w:semiHidden/>
    <w:rsid w:val="00DC6ACB"/>
    <w:rPr>
      <w:sz w:val="20"/>
      <w:szCs w:val="20"/>
    </w:rPr>
  </w:style>
  <w:style w:type="character" w:styleId="Refdenotaalfinal">
    <w:name w:val="endnote reference"/>
    <w:basedOn w:val="Fuentedeprrafopredeter"/>
    <w:uiPriority w:val="99"/>
    <w:semiHidden/>
    <w:unhideWhenUsed/>
    <w:rsid w:val="00DC6ACB"/>
    <w:rPr>
      <w:vertAlign w:val="superscript"/>
    </w:rPr>
  </w:style>
  <w:style w:type="paragraph" w:styleId="Textosinformato">
    <w:name w:val="Plain Text"/>
    <w:basedOn w:val="Normal"/>
    <w:link w:val="TextosinformatoCar"/>
    <w:uiPriority w:val="99"/>
    <w:unhideWhenUsed/>
    <w:rsid w:val="0062213E"/>
    <w:pPr>
      <w:spacing w:after="0"/>
    </w:pPr>
    <w:rPr>
      <w:rFonts w:ascii="Consolas" w:hAnsi="Consolas" w:cs="Consolas"/>
      <w:sz w:val="21"/>
      <w:szCs w:val="21"/>
    </w:rPr>
  </w:style>
  <w:style w:type="character" w:customStyle="1" w:styleId="TextosinformatoCar">
    <w:name w:val="Texto sin formato Car"/>
    <w:basedOn w:val="Fuentedeprrafopredeter"/>
    <w:link w:val="Textosinformato"/>
    <w:uiPriority w:val="99"/>
    <w:rsid w:val="0062213E"/>
    <w:rPr>
      <w:rFonts w:ascii="Consolas" w:hAnsi="Consolas" w:cs="Consolas"/>
      <w:sz w:val="21"/>
      <w:szCs w:val="21"/>
    </w:rPr>
  </w:style>
  <w:style w:type="paragraph" w:styleId="NormalWeb">
    <w:name w:val="Normal (Web)"/>
    <w:basedOn w:val="Normal"/>
    <w:uiPriority w:val="99"/>
    <w:semiHidden/>
    <w:unhideWhenUsed/>
    <w:rsid w:val="00742644"/>
    <w:pPr>
      <w:spacing w:before="100" w:beforeAutospacing="1"/>
    </w:pPr>
    <w:rPr>
      <w:rFonts w:ascii="Times New Roman" w:eastAsia="Times New Roman" w:hAnsi="Times New Roman" w:cs="Times New Roman"/>
      <w:szCs w:val="24"/>
      <w:lang w:eastAsia="da-DK"/>
    </w:rPr>
  </w:style>
  <w:style w:type="character" w:styleId="Textodelmarcadordeposicin">
    <w:name w:val="Placeholder Text"/>
    <w:basedOn w:val="Fuentedeprrafopredeter"/>
    <w:uiPriority w:val="99"/>
    <w:semiHidden/>
    <w:rsid w:val="00423C02"/>
    <w:rPr>
      <w:color w:val="808080"/>
    </w:rPr>
  </w:style>
  <w:style w:type="paragraph" w:styleId="Textodeglobo">
    <w:name w:val="Balloon Text"/>
    <w:basedOn w:val="Normal"/>
    <w:link w:val="TextodegloboCar"/>
    <w:uiPriority w:val="99"/>
    <w:semiHidden/>
    <w:unhideWhenUsed/>
    <w:rsid w:val="00423C02"/>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23C02"/>
    <w:rPr>
      <w:rFonts w:ascii="Tahoma" w:hAnsi="Tahoma" w:cs="Tahoma"/>
      <w:sz w:val="16"/>
      <w:szCs w:val="16"/>
    </w:rPr>
  </w:style>
  <w:style w:type="character" w:styleId="nfasissutil">
    <w:name w:val="Subtle Emphasis"/>
    <w:uiPriority w:val="19"/>
    <w:qFormat/>
    <w:rsid w:val="00F85FB7"/>
    <w:rPr>
      <w:i/>
      <w:iCs/>
      <w:color w:val="5A5A5A" w:themeColor="text1" w:themeTint="A5"/>
    </w:rPr>
  </w:style>
  <w:style w:type="paragraph" w:styleId="Bibliografa">
    <w:name w:val="Bibliography"/>
    <w:basedOn w:val="Normal"/>
    <w:next w:val="Normal"/>
    <w:uiPriority w:val="37"/>
    <w:unhideWhenUsed/>
    <w:rsid w:val="00DA0B47"/>
    <w:pPr>
      <w:tabs>
        <w:tab w:val="left" w:pos="504"/>
      </w:tabs>
    </w:pPr>
  </w:style>
  <w:style w:type="paragraph" w:styleId="Sinespaciado">
    <w:name w:val="No Spacing"/>
    <w:basedOn w:val="Normal"/>
    <w:uiPriority w:val="1"/>
    <w:qFormat/>
    <w:rsid w:val="002E12FC"/>
    <w:pPr>
      <w:spacing w:after="0"/>
    </w:pPr>
  </w:style>
  <w:style w:type="table" w:styleId="Tablaconcuadrcula">
    <w:name w:val="Table Grid"/>
    <w:basedOn w:val="Tablanormal"/>
    <w:uiPriority w:val="59"/>
    <w:rsid w:val="0028692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AF3AD4"/>
    <w:rPr>
      <w:bCs/>
      <w:sz w:val="20"/>
      <w:szCs w:val="20"/>
    </w:rPr>
  </w:style>
  <w:style w:type="character" w:customStyle="1" w:styleId="Ttulo4Car">
    <w:name w:val="Título 4 Car"/>
    <w:basedOn w:val="Fuentedeprrafopredeter"/>
    <w:link w:val="Ttulo4"/>
    <w:uiPriority w:val="9"/>
    <w:rsid w:val="002E12FC"/>
    <w:rPr>
      <w:rFonts w:asciiTheme="majorHAnsi" w:eastAsiaTheme="majorEastAsia" w:hAnsiTheme="majorHAnsi" w:cstheme="majorBidi"/>
      <w:b/>
      <w:bCs/>
      <w:i/>
      <w:iCs/>
      <w:sz w:val="24"/>
      <w:szCs w:val="24"/>
    </w:rPr>
  </w:style>
  <w:style w:type="character" w:customStyle="1" w:styleId="Ttulo5Car">
    <w:name w:val="Título 5 Car"/>
    <w:basedOn w:val="Fuentedeprrafopredeter"/>
    <w:link w:val="Ttulo5"/>
    <w:uiPriority w:val="9"/>
    <w:rsid w:val="002E12FC"/>
    <w:rPr>
      <w:rFonts w:asciiTheme="majorHAnsi" w:eastAsiaTheme="majorEastAsia" w:hAnsiTheme="majorHAnsi" w:cstheme="majorBidi"/>
      <w:b/>
      <w:bCs/>
      <w:i/>
      <w:iCs/>
    </w:rPr>
  </w:style>
  <w:style w:type="character" w:customStyle="1" w:styleId="Ttulo6Car">
    <w:name w:val="Título 6 Car"/>
    <w:basedOn w:val="Fuentedeprrafopredeter"/>
    <w:link w:val="Ttulo6"/>
    <w:uiPriority w:val="9"/>
    <w:rsid w:val="002E12FC"/>
    <w:rPr>
      <w:rFonts w:asciiTheme="majorHAnsi" w:eastAsiaTheme="majorEastAsia" w:hAnsiTheme="majorHAnsi" w:cstheme="majorBidi"/>
      <w:b/>
      <w:bCs/>
      <w:i/>
      <w:iCs/>
    </w:rPr>
  </w:style>
  <w:style w:type="character" w:customStyle="1" w:styleId="Ttulo7Car">
    <w:name w:val="Título 7 Car"/>
    <w:basedOn w:val="Fuentedeprrafopredeter"/>
    <w:link w:val="Ttulo7"/>
    <w:uiPriority w:val="9"/>
    <w:rsid w:val="002E12FC"/>
    <w:rPr>
      <w:rFonts w:asciiTheme="majorHAnsi" w:eastAsiaTheme="majorEastAsia" w:hAnsiTheme="majorHAnsi" w:cstheme="majorBidi"/>
      <w:b/>
      <w:bCs/>
      <w:i/>
      <w:iCs/>
      <w:sz w:val="20"/>
      <w:szCs w:val="20"/>
    </w:rPr>
  </w:style>
  <w:style w:type="character" w:customStyle="1" w:styleId="Ttulo8Car">
    <w:name w:val="Título 8 Car"/>
    <w:basedOn w:val="Fuentedeprrafopredeter"/>
    <w:link w:val="Ttulo8"/>
    <w:uiPriority w:val="9"/>
    <w:semiHidden/>
    <w:rsid w:val="002E12FC"/>
    <w:rPr>
      <w:rFonts w:asciiTheme="majorHAnsi" w:eastAsiaTheme="majorEastAsia" w:hAnsiTheme="majorHAnsi" w:cstheme="majorBidi"/>
      <w:b/>
      <w:bCs/>
      <w:i/>
      <w:iCs/>
      <w:sz w:val="18"/>
      <w:szCs w:val="18"/>
    </w:rPr>
  </w:style>
  <w:style w:type="character" w:customStyle="1" w:styleId="Ttulo9Car">
    <w:name w:val="Título 9 Car"/>
    <w:basedOn w:val="Fuentedeprrafopredeter"/>
    <w:link w:val="Ttulo9"/>
    <w:uiPriority w:val="9"/>
    <w:semiHidden/>
    <w:rsid w:val="002E12FC"/>
    <w:rPr>
      <w:rFonts w:asciiTheme="majorHAnsi" w:eastAsiaTheme="majorEastAsia" w:hAnsiTheme="majorHAnsi" w:cstheme="majorBidi"/>
      <w:i/>
      <w:iCs/>
      <w:sz w:val="18"/>
      <w:szCs w:val="18"/>
    </w:rPr>
  </w:style>
  <w:style w:type="paragraph" w:styleId="Ttulo">
    <w:name w:val="Title"/>
    <w:basedOn w:val="Normal"/>
    <w:next w:val="Normal"/>
    <w:link w:val="TtuloCar"/>
    <w:uiPriority w:val="10"/>
    <w:qFormat/>
    <w:rsid w:val="002E12FC"/>
    <w:rPr>
      <w:rFonts w:asciiTheme="majorHAnsi" w:eastAsiaTheme="majorEastAsia" w:hAnsiTheme="majorHAnsi" w:cstheme="majorBidi"/>
      <w:b/>
      <w:bCs/>
      <w:i/>
      <w:iCs/>
      <w:spacing w:val="10"/>
      <w:sz w:val="60"/>
      <w:szCs w:val="60"/>
    </w:rPr>
  </w:style>
  <w:style w:type="character" w:customStyle="1" w:styleId="TtuloCar">
    <w:name w:val="Título Car"/>
    <w:basedOn w:val="Fuentedeprrafopredeter"/>
    <w:link w:val="Ttulo"/>
    <w:uiPriority w:val="10"/>
    <w:rsid w:val="002E12FC"/>
    <w:rPr>
      <w:rFonts w:asciiTheme="majorHAnsi" w:eastAsiaTheme="majorEastAsia" w:hAnsiTheme="majorHAnsi" w:cstheme="majorBidi"/>
      <w:b/>
      <w:bCs/>
      <w:i/>
      <w:iCs/>
      <w:spacing w:val="10"/>
      <w:sz w:val="60"/>
      <w:szCs w:val="60"/>
    </w:rPr>
  </w:style>
  <w:style w:type="paragraph" w:styleId="Subttulo">
    <w:name w:val="Subtitle"/>
    <w:basedOn w:val="Normal"/>
    <w:next w:val="Normal"/>
    <w:link w:val="SubttuloCar"/>
    <w:uiPriority w:val="11"/>
    <w:qFormat/>
    <w:rsid w:val="002E12FC"/>
    <w:pPr>
      <w:spacing w:after="320"/>
      <w:jc w:val="right"/>
    </w:pPr>
    <w:rPr>
      <w:i/>
      <w:iCs/>
      <w:color w:val="808080" w:themeColor="text1" w:themeTint="7F"/>
      <w:spacing w:val="10"/>
      <w:szCs w:val="24"/>
    </w:rPr>
  </w:style>
  <w:style w:type="character" w:customStyle="1" w:styleId="SubttuloCar">
    <w:name w:val="Subtítulo Car"/>
    <w:basedOn w:val="Fuentedeprrafopredeter"/>
    <w:link w:val="Subttulo"/>
    <w:uiPriority w:val="11"/>
    <w:rsid w:val="002E12FC"/>
    <w:rPr>
      <w:i/>
      <w:iCs/>
      <w:color w:val="808080" w:themeColor="text1" w:themeTint="7F"/>
      <w:spacing w:val="10"/>
      <w:sz w:val="24"/>
      <w:szCs w:val="24"/>
    </w:rPr>
  </w:style>
  <w:style w:type="character" w:styleId="Textoennegrita">
    <w:name w:val="Strong"/>
    <w:basedOn w:val="Fuentedeprrafopredeter"/>
    <w:uiPriority w:val="22"/>
    <w:qFormat/>
    <w:rsid w:val="002E12FC"/>
    <w:rPr>
      <w:b/>
      <w:bCs/>
      <w:spacing w:val="0"/>
    </w:rPr>
  </w:style>
  <w:style w:type="character" w:styleId="Enfasis">
    <w:name w:val="Emphasis"/>
    <w:uiPriority w:val="20"/>
    <w:qFormat/>
    <w:rsid w:val="002E12FC"/>
    <w:rPr>
      <w:b/>
      <w:bCs/>
      <w:i/>
      <w:iCs/>
      <w:color w:val="auto"/>
    </w:rPr>
  </w:style>
  <w:style w:type="paragraph" w:styleId="Prrafodelista">
    <w:name w:val="List Paragraph"/>
    <w:basedOn w:val="Normal"/>
    <w:uiPriority w:val="34"/>
    <w:qFormat/>
    <w:rsid w:val="002E12FC"/>
    <w:pPr>
      <w:ind w:left="720"/>
      <w:contextualSpacing/>
    </w:pPr>
  </w:style>
  <w:style w:type="paragraph" w:styleId="Cita">
    <w:name w:val="Quote"/>
    <w:basedOn w:val="Normal"/>
    <w:next w:val="Normal"/>
    <w:link w:val="CitaCar"/>
    <w:uiPriority w:val="29"/>
    <w:qFormat/>
    <w:rsid w:val="002E12FC"/>
    <w:rPr>
      <w:color w:val="5A5A5A" w:themeColor="text1" w:themeTint="A5"/>
    </w:rPr>
  </w:style>
  <w:style w:type="character" w:customStyle="1" w:styleId="CitaCar">
    <w:name w:val="Cita Car"/>
    <w:basedOn w:val="Fuentedeprrafopredeter"/>
    <w:link w:val="Cita"/>
    <w:uiPriority w:val="29"/>
    <w:rsid w:val="002E12FC"/>
    <w:rPr>
      <w:rFonts w:asciiTheme="minorHAnsi"/>
      <w:color w:val="5A5A5A" w:themeColor="text1" w:themeTint="A5"/>
    </w:rPr>
  </w:style>
  <w:style w:type="paragraph" w:styleId="Citaintensa">
    <w:name w:val="Intense Quote"/>
    <w:basedOn w:val="Normal"/>
    <w:next w:val="Normal"/>
    <w:link w:val="CitaintensaCar"/>
    <w:uiPriority w:val="30"/>
    <w:qFormat/>
    <w:rsid w:val="002E12FC"/>
    <w:pPr>
      <w:spacing w:before="320" w:after="480"/>
      <w:ind w:left="720" w:right="720"/>
      <w:jc w:val="center"/>
    </w:pPr>
    <w:rPr>
      <w:rFonts w:asciiTheme="majorHAnsi" w:eastAsiaTheme="majorEastAsia" w:hAnsiTheme="majorHAnsi" w:cstheme="majorBidi"/>
      <w:i/>
      <w:iCs/>
      <w:sz w:val="20"/>
      <w:szCs w:val="20"/>
    </w:rPr>
  </w:style>
  <w:style w:type="character" w:customStyle="1" w:styleId="CitaintensaCar">
    <w:name w:val="Cita intensa Car"/>
    <w:basedOn w:val="Fuentedeprrafopredeter"/>
    <w:link w:val="Citaintensa"/>
    <w:uiPriority w:val="30"/>
    <w:rsid w:val="002E12FC"/>
    <w:rPr>
      <w:rFonts w:asciiTheme="majorHAnsi" w:eastAsiaTheme="majorEastAsia" w:hAnsiTheme="majorHAnsi" w:cstheme="majorBidi"/>
      <w:i/>
      <w:iCs/>
      <w:sz w:val="20"/>
      <w:szCs w:val="20"/>
    </w:rPr>
  </w:style>
  <w:style w:type="character" w:styleId="nfasisintenso">
    <w:name w:val="Intense Emphasis"/>
    <w:uiPriority w:val="21"/>
    <w:qFormat/>
    <w:rsid w:val="002E12FC"/>
    <w:rPr>
      <w:b/>
      <w:bCs/>
      <w:i/>
      <w:iCs/>
      <w:color w:val="auto"/>
      <w:u w:val="single"/>
    </w:rPr>
  </w:style>
  <w:style w:type="character" w:styleId="Referenciasutil">
    <w:name w:val="Subtle Reference"/>
    <w:uiPriority w:val="31"/>
    <w:qFormat/>
    <w:rsid w:val="002E12FC"/>
    <w:rPr>
      <w:smallCaps/>
    </w:rPr>
  </w:style>
  <w:style w:type="character" w:styleId="Referenciaintensa">
    <w:name w:val="Intense Reference"/>
    <w:uiPriority w:val="32"/>
    <w:qFormat/>
    <w:rsid w:val="002E12FC"/>
    <w:rPr>
      <w:b/>
      <w:bCs/>
      <w:smallCaps/>
      <w:color w:val="auto"/>
    </w:rPr>
  </w:style>
  <w:style w:type="character" w:styleId="Ttulodelibro">
    <w:name w:val="Book Title"/>
    <w:uiPriority w:val="33"/>
    <w:qFormat/>
    <w:rsid w:val="002E12FC"/>
    <w:rPr>
      <w:rFonts w:asciiTheme="majorHAnsi" w:eastAsiaTheme="majorEastAsia" w:hAnsiTheme="majorHAnsi" w:cstheme="majorBidi"/>
      <w:b/>
      <w:bCs/>
      <w:smallCaps/>
      <w:color w:val="auto"/>
      <w:u w:val="single"/>
    </w:rPr>
  </w:style>
  <w:style w:type="paragraph" w:styleId="Encabezadodetabladecontenido">
    <w:name w:val="TOC Heading"/>
    <w:basedOn w:val="Ttulo1"/>
    <w:next w:val="Normal"/>
    <w:uiPriority w:val="39"/>
    <w:semiHidden/>
    <w:unhideWhenUsed/>
    <w:qFormat/>
    <w:rsid w:val="002E12FC"/>
    <w:pPr>
      <w:outlineLvl w:val="9"/>
    </w:pPr>
  </w:style>
  <w:style w:type="character" w:styleId="Refdecomentario">
    <w:name w:val="annotation reference"/>
    <w:basedOn w:val="Fuentedeprrafopredeter"/>
    <w:uiPriority w:val="99"/>
    <w:semiHidden/>
    <w:unhideWhenUsed/>
    <w:rsid w:val="008B2929"/>
    <w:rPr>
      <w:sz w:val="16"/>
      <w:szCs w:val="16"/>
    </w:rPr>
  </w:style>
  <w:style w:type="paragraph" w:styleId="Textocomentario">
    <w:name w:val="annotation text"/>
    <w:basedOn w:val="Normal"/>
    <w:link w:val="TextocomentarioCar"/>
    <w:uiPriority w:val="99"/>
    <w:unhideWhenUsed/>
    <w:rsid w:val="008B2929"/>
    <w:rPr>
      <w:sz w:val="20"/>
      <w:szCs w:val="20"/>
    </w:rPr>
  </w:style>
  <w:style w:type="character" w:customStyle="1" w:styleId="TextocomentarioCar">
    <w:name w:val="Texto comentario Car"/>
    <w:basedOn w:val="Fuentedeprrafopredeter"/>
    <w:link w:val="Textocomentario"/>
    <w:uiPriority w:val="99"/>
    <w:rsid w:val="008B292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8B2929"/>
    <w:rPr>
      <w:b/>
      <w:bCs/>
    </w:rPr>
  </w:style>
  <w:style w:type="character" w:customStyle="1" w:styleId="AsuntodelcomentarioCar">
    <w:name w:val="Asunto del comentario Car"/>
    <w:basedOn w:val="TextocomentarioCar"/>
    <w:link w:val="Asuntodelcomentario"/>
    <w:uiPriority w:val="99"/>
    <w:semiHidden/>
    <w:rsid w:val="008B2929"/>
    <w:rPr>
      <w:rFonts w:ascii="Arial" w:hAnsi="Arial"/>
      <w:b/>
      <w:bCs/>
      <w:sz w:val="20"/>
      <w:szCs w:val="20"/>
    </w:rPr>
  </w:style>
  <w:style w:type="paragraph" w:styleId="Revisin">
    <w:name w:val="Revision"/>
    <w:hidden/>
    <w:uiPriority w:val="99"/>
    <w:semiHidden/>
    <w:rsid w:val="00DD4540"/>
    <w:pPr>
      <w:spacing w:after="0" w:line="240" w:lineRule="auto"/>
      <w:ind w:firstLine="0"/>
    </w:pPr>
    <w:rPr>
      <w:rFonts w:ascii="Arial" w:hAnsi="Arial"/>
      <w:sz w:val="24"/>
    </w:rPr>
  </w:style>
  <w:style w:type="character" w:styleId="Hipervnculovisitado">
    <w:name w:val="FollowedHyperlink"/>
    <w:basedOn w:val="Fuentedeprrafopredeter"/>
    <w:uiPriority w:val="99"/>
    <w:semiHidden/>
    <w:unhideWhenUsed/>
    <w:rsid w:val="006E336F"/>
    <w:rPr>
      <w:color w:val="800080" w:themeColor="followedHyperlink"/>
      <w:u w:val="single"/>
    </w:rPr>
  </w:style>
  <w:style w:type="paragraph" w:styleId="Encabezado">
    <w:name w:val="header"/>
    <w:basedOn w:val="Normal"/>
    <w:link w:val="EncabezadoCar"/>
    <w:uiPriority w:val="99"/>
    <w:unhideWhenUsed/>
    <w:rsid w:val="00B425B9"/>
    <w:pPr>
      <w:tabs>
        <w:tab w:val="center" w:pos="4153"/>
        <w:tab w:val="right" w:pos="8306"/>
      </w:tabs>
      <w:spacing w:after="0"/>
    </w:pPr>
  </w:style>
  <w:style w:type="character" w:customStyle="1" w:styleId="EncabezadoCar">
    <w:name w:val="Encabezado Car"/>
    <w:basedOn w:val="Fuentedeprrafopredeter"/>
    <w:link w:val="Encabezado"/>
    <w:uiPriority w:val="99"/>
    <w:rsid w:val="00B425B9"/>
  </w:style>
  <w:style w:type="paragraph" w:styleId="Piedepgina">
    <w:name w:val="footer"/>
    <w:basedOn w:val="Normal"/>
    <w:link w:val="PiedepginaCar"/>
    <w:uiPriority w:val="99"/>
    <w:unhideWhenUsed/>
    <w:rsid w:val="00B425B9"/>
    <w:pPr>
      <w:tabs>
        <w:tab w:val="center" w:pos="4153"/>
        <w:tab w:val="right" w:pos="8306"/>
      </w:tabs>
      <w:spacing w:after="0"/>
    </w:pPr>
  </w:style>
  <w:style w:type="character" w:customStyle="1" w:styleId="PiedepginaCar">
    <w:name w:val="Pie de página Car"/>
    <w:basedOn w:val="Fuentedeprrafopredeter"/>
    <w:link w:val="Piedepgina"/>
    <w:uiPriority w:val="99"/>
    <w:rsid w:val="00B425B9"/>
  </w:style>
  <w:style w:type="paragraph" w:customStyle="1" w:styleId="Normal1">
    <w:name w:val="Normal1"/>
    <w:rsid w:val="00B47166"/>
    <w:pPr>
      <w:spacing w:after="0" w:line="276" w:lineRule="auto"/>
      <w:ind w:firstLine="0"/>
    </w:pPr>
    <w:rPr>
      <w:rFonts w:ascii="Arial" w:eastAsia="Arial" w:hAnsi="Arial" w:cs="Arial"/>
      <w:color w:val="000000"/>
      <w:lang w:val="es-ES" w:eastAsia="es-ES" w:bidi="ar-SA"/>
    </w:rPr>
  </w:style>
  <w:style w:type="paragraph" w:customStyle="1" w:styleId="normal0">
    <w:name w:val="normal"/>
    <w:rsid w:val="00B47166"/>
    <w:pPr>
      <w:spacing w:after="0" w:line="276" w:lineRule="auto"/>
      <w:ind w:firstLine="0"/>
    </w:pPr>
    <w:rPr>
      <w:rFonts w:ascii="Arial" w:eastAsia="Arial" w:hAnsi="Arial" w:cs="Arial"/>
      <w:color w:val="000000"/>
      <w:lang w:val="es-ES" w:eastAsia="es-ES"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36F"/>
    <w:pPr>
      <w:spacing w:after="100" w:afterAutospacing="1" w:line="360" w:lineRule="auto"/>
      <w:ind w:firstLine="0"/>
      <w:jc w:val="both"/>
    </w:pPr>
    <w:rPr>
      <w:rFonts w:ascii="Arial" w:hAnsi="Arial" w:cs="Arial"/>
    </w:rPr>
  </w:style>
  <w:style w:type="paragraph" w:styleId="Ttulo1">
    <w:name w:val="heading 1"/>
    <w:basedOn w:val="Normal"/>
    <w:next w:val="Normal"/>
    <w:link w:val="Ttulo1Car"/>
    <w:uiPriority w:val="9"/>
    <w:qFormat/>
    <w:rsid w:val="002E12FC"/>
    <w:pPr>
      <w:spacing w:before="600" w:after="0"/>
      <w:outlineLvl w:val="0"/>
    </w:pPr>
    <w:rPr>
      <w:rFonts w:asciiTheme="majorHAnsi" w:eastAsiaTheme="majorEastAsia" w:hAnsiTheme="majorHAnsi" w:cstheme="majorBidi"/>
      <w:b/>
      <w:bCs/>
      <w:i/>
      <w:iCs/>
      <w:sz w:val="32"/>
      <w:szCs w:val="32"/>
    </w:rPr>
  </w:style>
  <w:style w:type="paragraph" w:styleId="Ttulo2">
    <w:name w:val="heading 2"/>
    <w:basedOn w:val="Normal"/>
    <w:next w:val="Normal"/>
    <w:link w:val="Ttulo2Car"/>
    <w:uiPriority w:val="9"/>
    <w:unhideWhenUsed/>
    <w:qFormat/>
    <w:rsid w:val="002E12FC"/>
    <w:pPr>
      <w:spacing w:before="320" w:after="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iPriority w:val="9"/>
    <w:unhideWhenUsed/>
    <w:qFormat/>
    <w:rsid w:val="002E12FC"/>
    <w:pPr>
      <w:spacing w:before="320" w:after="0"/>
      <w:outlineLvl w:val="2"/>
    </w:pPr>
    <w:rPr>
      <w:rFonts w:asciiTheme="majorHAnsi" w:eastAsiaTheme="majorEastAsia" w:hAnsiTheme="majorHAnsi" w:cstheme="majorBidi"/>
      <w:b/>
      <w:bCs/>
      <w:i/>
      <w:iCs/>
      <w:sz w:val="26"/>
      <w:szCs w:val="26"/>
    </w:rPr>
  </w:style>
  <w:style w:type="paragraph" w:styleId="Ttulo4">
    <w:name w:val="heading 4"/>
    <w:basedOn w:val="Normal"/>
    <w:next w:val="Normal"/>
    <w:link w:val="Ttulo4Car"/>
    <w:uiPriority w:val="9"/>
    <w:unhideWhenUsed/>
    <w:qFormat/>
    <w:rsid w:val="002E12FC"/>
    <w:pPr>
      <w:spacing w:before="280" w:after="0"/>
      <w:outlineLvl w:val="3"/>
    </w:pPr>
    <w:rPr>
      <w:rFonts w:asciiTheme="majorHAnsi" w:eastAsiaTheme="majorEastAsia" w:hAnsiTheme="majorHAnsi" w:cstheme="majorBidi"/>
      <w:b/>
      <w:bCs/>
      <w:i/>
      <w:iCs/>
      <w:szCs w:val="24"/>
    </w:rPr>
  </w:style>
  <w:style w:type="paragraph" w:styleId="Ttulo5">
    <w:name w:val="heading 5"/>
    <w:basedOn w:val="Normal"/>
    <w:next w:val="Normal"/>
    <w:link w:val="Ttulo5Car"/>
    <w:uiPriority w:val="9"/>
    <w:unhideWhenUsed/>
    <w:qFormat/>
    <w:rsid w:val="002E12FC"/>
    <w:pPr>
      <w:spacing w:before="280" w:after="0"/>
      <w:outlineLvl w:val="4"/>
    </w:pPr>
    <w:rPr>
      <w:rFonts w:asciiTheme="majorHAnsi" w:eastAsiaTheme="majorEastAsia" w:hAnsiTheme="majorHAnsi" w:cstheme="majorBidi"/>
      <w:b/>
      <w:bCs/>
      <w:i/>
      <w:iCs/>
    </w:rPr>
  </w:style>
  <w:style w:type="paragraph" w:styleId="Ttulo6">
    <w:name w:val="heading 6"/>
    <w:basedOn w:val="Normal"/>
    <w:next w:val="Normal"/>
    <w:link w:val="Ttulo6Car"/>
    <w:uiPriority w:val="9"/>
    <w:unhideWhenUsed/>
    <w:qFormat/>
    <w:rsid w:val="002E12FC"/>
    <w:pPr>
      <w:spacing w:before="280" w:after="80"/>
      <w:outlineLvl w:val="5"/>
    </w:pPr>
    <w:rPr>
      <w:rFonts w:asciiTheme="majorHAnsi" w:eastAsiaTheme="majorEastAsia" w:hAnsiTheme="majorHAnsi" w:cstheme="majorBidi"/>
      <w:b/>
      <w:bCs/>
      <w:i/>
      <w:iCs/>
    </w:rPr>
  </w:style>
  <w:style w:type="paragraph" w:styleId="Ttulo7">
    <w:name w:val="heading 7"/>
    <w:basedOn w:val="Normal"/>
    <w:next w:val="Normal"/>
    <w:link w:val="Ttulo7Car"/>
    <w:uiPriority w:val="9"/>
    <w:unhideWhenUsed/>
    <w:qFormat/>
    <w:rsid w:val="002E12FC"/>
    <w:pPr>
      <w:spacing w:before="280" w:after="0"/>
      <w:outlineLvl w:val="6"/>
    </w:pPr>
    <w:rPr>
      <w:rFonts w:asciiTheme="majorHAnsi" w:eastAsiaTheme="majorEastAsia" w:hAnsiTheme="majorHAnsi" w:cstheme="majorBidi"/>
      <w:b/>
      <w:bCs/>
      <w:i/>
      <w:iCs/>
      <w:sz w:val="20"/>
      <w:szCs w:val="20"/>
    </w:rPr>
  </w:style>
  <w:style w:type="paragraph" w:styleId="Ttulo8">
    <w:name w:val="heading 8"/>
    <w:basedOn w:val="Normal"/>
    <w:next w:val="Normal"/>
    <w:link w:val="Ttulo8Car"/>
    <w:uiPriority w:val="9"/>
    <w:semiHidden/>
    <w:unhideWhenUsed/>
    <w:qFormat/>
    <w:rsid w:val="002E12FC"/>
    <w:pPr>
      <w:spacing w:before="280" w:after="0"/>
      <w:outlineLvl w:val="7"/>
    </w:pPr>
    <w:rPr>
      <w:rFonts w:asciiTheme="majorHAnsi" w:eastAsiaTheme="majorEastAsia" w:hAnsiTheme="majorHAnsi" w:cstheme="majorBidi"/>
      <w:b/>
      <w:bCs/>
      <w:i/>
      <w:iCs/>
      <w:sz w:val="18"/>
      <w:szCs w:val="18"/>
    </w:rPr>
  </w:style>
  <w:style w:type="paragraph" w:styleId="Ttulo9">
    <w:name w:val="heading 9"/>
    <w:basedOn w:val="Normal"/>
    <w:next w:val="Normal"/>
    <w:link w:val="Ttulo9Car"/>
    <w:uiPriority w:val="9"/>
    <w:semiHidden/>
    <w:unhideWhenUsed/>
    <w:qFormat/>
    <w:rsid w:val="002E12FC"/>
    <w:pPr>
      <w:spacing w:before="280" w:after="0"/>
      <w:outlineLvl w:val="8"/>
    </w:pPr>
    <w:rPr>
      <w:rFonts w:asciiTheme="majorHAnsi" w:eastAsiaTheme="majorEastAsia" w:hAnsiTheme="majorHAnsi" w:cstheme="majorBidi"/>
      <w:i/>
      <w:iCs/>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735D6"/>
    <w:rPr>
      <w:color w:val="0000FF" w:themeColor="hyperlink"/>
      <w:u w:val="single"/>
    </w:rPr>
  </w:style>
  <w:style w:type="character" w:customStyle="1" w:styleId="Ttulo1Car">
    <w:name w:val="Título 1 Car"/>
    <w:basedOn w:val="Fuentedeprrafopredeter"/>
    <w:link w:val="Ttulo1"/>
    <w:uiPriority w:val="9"/>
    <w:rsid w:val="002E12FC"/>
    <w:rPr>
      <w:rFonts w:asciiTheme="majorHAnsi" w:eastAsiaTheme="majorEastAsia" w:hAnsiTheme="majorHAnsi" w:cstheme="majorBidi"/>
      <w:b/>
      <w:bCs/>
      <w:i/>
      <w:iCs/>
      <w:sz w:val="32"/>
      <w:szCs w:val="32"/>
    </w:rPr>
  </w:style>
  <w:style w:type="character" w:customStyle="1" w:styleId="Ttulo2Car">
    <w:name w:val="Título 2 Car"/>
    <w:basedOn w:val="Fuentedeprrafopredeter"/>
    <w:link w:val="Ttulo2"/>
    <w:uiPriority w:val="9"/>
    <w:rsid w:val="002E12FC"/>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rsid w:val="002E12FC"/>
    <w:rPr>
      <w:rFonts w:asciiTheme="majorHAnsi" w:eastAsiaTheme="majorEastAsia" w:hAnsiTheme="majorHAnsi" w:cstheme="majorBidi"/>
      <w:b/>
      <w:bCs/>
      <w:i/>
      <w:iCs/>
      <w:sz w:val="26"/>
      <w:szCs w:val="26"/>
    </w:rPr>
  </w:style>
  <w:style w:type="paragraph" w:styleId="Textonotaalfinal">
    <w:name w:val="endnote text"/>
    <w:basedOn w:val="Normal"/>
    <w:link w:val="TextonotaalfinalCar"/>
    <w:uiPriority w:val="99"/>
    <w:semiHidden/>
    <w:unhideWhenUsed/>
    <w:rsid w:val="00DC6ACB"/>
    <w:pPr>
      <w:spacing w:after="0"/>
    </w:pPr>
    <w:rPr>
      <w:sz w:val="20"/>
      <w:szCs w:val="20"/>
    </w:rPr>
  </w:style>
  <w:style w:type="character" w:customStyle="1" w:styleId="TextonotaalfinalCar">
    <w:name w:val="Texto nota al final Car"/>
    <w:basedOn w:val="Fuentedeprrafopredeter"/>
    <w:link w:val="Textonotaalfinal"/>
    <w:uiPriority w:val="99"/>
    <w:semiHidden/>
    <w:rsid w:val="00DC6ACB"/>
    <w:rPr>
      <w:sz w:val="20"/>
      <w:szCs w:val="20"/>
    </w:rPr>
  </w:style>
  <w:style w:type="character" w:styleId="Refdenotaalfinal">
    <w:name w:val="endnote reference"/>
    <w:basedOn w:val="Fuentedeprrafopredeter"/>
    <w:uiPriority w:val="99"/>
    <w:semiHidden/>
    <w:unhideWhenUsed/>
    <w:rsid w:val="00DC6ACB"/>
    <w:rPr>
      <w:vertAlign w:val="superscript"/>
    </w:rPr>
  </w:style>
  <w:style w:type="paragraph" w:styleId="Textosinformato">
    <w:name w:val="Plain Text"/>
    <w:basedOn w:val="Normal"/>
    <w:link w:val="TextosinformatoCar"/>
    <w:uiPriority w:val="99"/>
    <w:unhideWhenUsed/>
    <w:rsid w:val="0062213E"/>
    <w:pPr>
      <w:spacing w:after="0"/>
    </w:pPr>
    <w:rPr>
      <w:rFonts w:ascii="Consolas" w:hAnsi="Consolas" w:cs="Consolas"/>
      <w:sz w:val="21"/>
      <w:szCs w:val="21"/>
    </w:rPr>
  </w:style>
  <w:style w:type="character" w:customStyle="1" w:styleId="TextosinformatoCar">
    <w:name w:val="Texto sin formato Car"/>
    <w:basedOn w:val="Fuentedeprrafopredeter"/>
    <w:link w:val="Textosinformato"/>
    <w:uiPriority w:val="99"/>
    <w:rsid w:val="0062213E"/>
    <w:rPr>
      <w:rFonts w:ascii="Consolas" w:hAnsi="Consolas" w:cs="Consolas"/>
      <w:sz w:val="21"/>
      <w:szCs w:val="21"/>
    </w:rPr>
  </w:style>
  <w:style w:type="paragraph" w:styleId="NormalWeb">
    <w:name w:val="Normal (Web)"/>
    <w:basedOn w:val="Normal"/>
    <w:uiPriority w:val="99"/>
    <w:semiHidden/>
    <w:unhideWhenUsed/>
    <w:rsid w:val="00742644"/>
    <w:pPr>
      <w:spacing w:before="100" w:beforeAutospacing="1"/>
    </w:pPr>
    <w:rPr>
      <w:rFonts w:ascii="Times New Roman" w:eastAsia="Times New Roman" w:hAnsi="Times New Roman" w:cs="Times New Roman"/>
      <w:szCs w:val="24"/>
      <w:lang w:eastAsia="da-DK"/>
    </w:rPr>
  </w:style>
  <w:style w:type="character" w:styleId="Textodelmarcadordeposicin">
    <w:name w:val="Placeholder Text"/>
    <w:basedOn w:val="Fuentedeprrafopredeter"/>
    <w:uiPriority w:val="99"/>
    <w:semiHidden/>
    <w:rsid w:val="00423C02"/>
    <w:rPr>
      <w:color w:val="808080"/>
    </w:rPr>
  </w:style>
  <w:style w:type="paragraph" w:styleId="Textodeglobo">
    <w:name w:val="Balloon Text"/>
    <w:basedOn w:val="Normal"/>
    <w:link w:val="TextodegloboCar"/>
    <w:uiPriority w:val="99"/>
    <w:semiHidden/>
    <w:unhideWhenUsed/>
    <w:rsid w:val="00423C02"/>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23C02"/>
    <w:rPr>
      <w:rFonts w:ascii="Tahoma" w:hAnsi="Tahoma" w:cs="Tahoma"/>
      <w:sz w:val="16"/>
      <w:szCs w:val="16"/>
    </w:rPr>
  </w:style>
  <w:style w:type="character" w:styleId="nfasissutil">
    <w:name w:val="Subtle Emphasis"/>
    <w:uiPriority w:val="19"/>
    <w:qFormat/>
    <w:rsid w:val="00F85FB7"/>
    <w:rPr>
      <w:i/>
      <w:iCs/>
      <w:color w:val="5A5A5A" w:themeColor="text1" w:themeTint="A5"/>
    </w:rPr>
  </w:style>
  <w:style w:type="paragraph" w:styleId="Bibliografa">
    <w:name w:val="Bibliography"/>
    <w:basedOn w:val="Normal"/>
    <w:next w:val="Normal"/>
    <w:uiPriority w:val="37"/>
    <w:unhideWhenUsed/>
    <w:rsid w:val="00DA0B47"/>
    <w:pPr>
      <w:tabs>
        <w:tab w:val="left" w:pos="504"/>
      </w:tabs>
    </w:pPr>
  </w:style>
  <w:style w:type="paragraph" w:styleId="Sinespaciado">
    <w:name w:val="No Spacing"/>
    <w:basedOn w:val="Normal"/>
    <w:uiPriority w:val="1"/>
    <w:qFormat/>
    <w:rsid w:val="002E12FC"/>
    <w:pPr>
      <w:spacing w:after="0"/>
    </w:pPr>
  </w:style>
  <w:style w:type="table" w:styleId="Tablaconcuadrcula">
    <w:name w:val="Table Grid"/>
    <w:basedOn w:val="Tablanormal"/>
    <w:uiPriority w:val="59"/>
    <w:rsid w:val="0028692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AF3AD4"/>
    <w:rPr>
      <w:bCs/>
      <w:sz w:val="20"/>
      <w:szCs w:val="20"/>
    </w:rPr>
  </w:style>
  <w:style w:type="character" w:customStyle="1" w:styleId="Ttulo4Car">
    <w:name w:val="Título 4 Car"/>
    <w:basedOn w:val="Fuentedeprrafopredeter"/>
    <w:link w:val="Ttulo4"/>
    <w:uiPriority w:val="9"/>
    <w:rsid w:val="002E12FC"/>
    <w:rPr>
      <w:rFonts w:asciiTheme="majorHAnsi" w:eastAsiaTheme="majorEastAsia" w:hAnsiTheme="majorHAnsi" w:cstheme="majorBidi"/>
      <w:b/>
      <w:bCs/>
      <w:i/>
      <w:iCs/>
      <w:sz w:val="24"/>
      <w:szCs w:val="24"/>
    </w:rPr>
  </w:style>
  <w:style w:type="character" w:customStyle="1" w:styleId="Ttulo5Car">
    <w:name w:val="Título 5 Car"/>
    <w:basedOn w:val="Fuentedeprrafopredeter"/>
    <w:link w:val="Ttulo5"/>
    <w:uiPriority w:val="9"/>
    <w:rsid w:val="002E12FC"/>
    <w:rPr>
      <w:rFonts w:asciiTheme="majorHAnsi" w:eastAsiaTheme="majorEastAsia" w:hAnsiTheme="majorHAnsi" w:cstheme="majorBidi"/>
      <w:b/>
      <w:bCs/>
      <w:i/>
      <w:iCs/>
    </w:rPr>
  </w:style>
  <w:style w:type="character" w:customStyle="1" w:styleId="Ttulo6Car">
    <w:name w:val="Título 6 Car"/>
    <w:basedOn w:val="Fuentedeprrafopredeter"/>
    <w:link w:val="Ttulo6"/>
    <w:uiPriority w:val="9"/>
    <w:rsid w:val="002E12FC"/>
    <w:rPr>
      <w:rFonts w:asciiTheme="majorHAnsi" w:eastAsiaTheme="majorEastAsia" w:hAnsiTheme="majorHAnsi" w:cstheme="majorBidi"/>
      <w:b/>
      <w:bCs/>
      <w:i/>
      <w:iCs/>
    </w:rPr>
  </w:style>
  <w:style w:type="character" w:customStyle="1" w:styleId="Ttulo7Car">
    <w:name w:val="Título 7 Car"/>
    <w:basedOn w:val="Fuentedeprrafopredeter"/>
    <w:link w:val="Ttulo7"/>
    <w:uiPriority w:val="9"/>
    <w:rsid w:val="002E12FC"/>
    <w:rPr>
      <w:rFonts w:asciiTheme="majorHAnsi" w:eastAsiaTheme="majorEastAsia" w:hAnsiTheme="majorHAnsi" w:cstheme="majorBidi"/>
      <w:b/>
      <w:bCs/>
      <w:i/>
      <w:iCs/>
      <w:sz w:val="20"/>
      <w:szCs w:val="20"/>
    </w:rPr>
  </w:style>
  <w:style w:type="character" w:customStyle="1" w:styleId="Ttulo8Car">
    <w:name w:val="Título 8 Car"/>
    <w:basedOn w:val="Fuentedeprrafopredeter"/>
    <w:link w:val="Ttulo8"/>
    <w:uiPriority w:val="9"/>
    <w:semiHidden/>
    <w:rsid w:val="002E12FC"/>
    <w:rPr>
      <w:rFonts w:asciiTheme="majorHAnsi" w:eastAsiaTheme="majorEastAsia" w:hAnsiTheme="majorHAnsi" w:cstheme="majorBidi"/>
      <w:b/>
      <w:bCs/>
      <w:i/>
      <w:iCs/>
      <w:sz w:val="18"/>
      <w:szCs w:val="18"/>
    </w:rPr>
  </w:style>
  <w:style w:type="character" w:customStyle="1" w:styleId="Ttulo9Car">
    <w:name w:val="Título 9 Car"/>
    <w:basedOn w:val="Fuentedeprrafopredeter"/>
    <w:link w:val="Ttulo9"/>
    <w:uiPriority w:val="9"/>
    <w:semiHidden/>
    <w:rsid w:val="002E12FC"/>
    <w:rPr>
      <w:rFonts w:asciiTheme="majorHAnsi" w:eastAsiaTheme="majorEastAsia" w:hAnsiTheme="majorHAnsi" w:cstheme="majorBidi"/>
      <w:i/>
      <w:iCs/>
      <w:sz w:val="18"/>
      <w:szCs w:val="18"/>
    </w:rPr>
  </w:style>
  <w:style w:type="paragraph" w:styleId="Ttulo">
    <w:name w:val="Title"/>
    <w:basedOn w:val="Normal"/>
    <w:next w:val="Normal"/>
    <w:link w:val="TtuloCar"/>
    <w:uiPriority w:val="10"/>
    <w:qFormat/>
    <w:rsid w:val="002E12FC"/>
    <w:rPr>
      <w:rFonts w:asciiTheme="majorHAnsi" w:eastAsiaTheme="majorEastAsia" w:hAnsiTheme="majorHAnsi" w:cstheme="majorBidi"/>
      <w:b/>
      <w:bCs/>
      <w:i/>
      <w:iCs/>
      <w:spacing w:val="10"/>
      <w:sz w:val="60"/>
      <w:szCs w:val="60"/>
    </w:rPr>
  </w:style>
  <w:style w:type="character" w:customStyle="1" w:styleId="TtuloCar">
    <w:name w:val="Título Car"/>
    <w:basedOn w:val="Fuentedeprrafopredeter"/>
    <w:link w:val="Ttulo"/>
    <w:uiPriority w:val="10"/>
    <w:rsid w:val="002E12FC"/>
    <w:rPr>
      <w:rFonts w:asciiTheme="majorHAnsi" w:eastAsiaTheme="majorEastAsia" w:hAnsiTheme="majorHAnsi" w:cstheme="majorBidi"/>
      <w:b/>
      <w:bCs/>
      <w:i/>
      <w:iCs/>
      <w:spacing w:val="10"/>
      <w:sz w:val="60"/>
      <w:szCs w:val="60"/>
    </w:rPr>
  </w:style>
  <w:style w:type="paragraph" w:styleId="Subttulo">
    <w:name w:val="Subtitle"/>
    <w:basedOn w:val="Normal"/>
    <w:next w:val="Normal"/>
    <w:link w:val="SubttuloCar"/>
    <w:uiPriority w:val="11"/>
    <w:qFormat/>
    <w:rsid w:val="002E12FC"/>
    <w:pPr>
      <w:spacing w:after="320"/>
      <w:jc w:val="right"/>
    </w:pPr>
    <w:rPr>
      <w:i/>
      <w:iCs/>
      <w:color w:val="808080" w:themeColor="text1" w:themeTint="7F"/>
      <w:spacing w:val="10"/>
      <w:szCs w:val="24"/>
    </w:rPr>
  </w:style>
  <w:style w:type="character" w:customStyle="1" w:styleId="SubttuloCar">
    <w:name w:val="Subtítulo Car"/>
    <w:basedOn w:val="Fuentedeprrafopredeter"/>
    <w:link w:val="Subttulo"/>
    <w:uiPriority w:val="11"/>
    <w:rsid w:val="002E12FC"/>
    <w:rPr>
      <w:i/>
      <w:iCs/>
      <w:color w:val="808080" w:themeColor="text1" w:themeTint="7F"/>
      <w:spacing w:val="10"/>
      <w:sz w:val="24"/>
      <w:szCs w:val="24"/>
    </w:rPr>
  </w:style>
  <w:style w:type="character" w:styleId="Textoennegrita">
    <w:name w:val="Strong"/>
    <w:basedOn w:val="Fuentedeprrafopredeter"/>
    <w:uiPriority w:val="22"/>
    <w:qFormat/>
    <w:rsid w:val="002E12FC"/>
    <w:rPr>
      <w:b/>
      <w:bCs/>
      <w:spacing w:val="0"/>
    </w:rPr>
  </w:style>
  <w:style w:type="character" w:styleId="Enfasis">
    <w:name w:val="Emphasis"/>
    <w:uiPriority w:val="20"/>
    <w:qFormat/>
    <w:rsid w:val="002E12FC"/>
    <w:rPr>
      <w:b/>
      <w:bCs/>
      <w:i/>
      <w:iCs/>
      <w:color w:val="auto"/>
    </w:rPr>
  </w:style>
  <w:style w:type="paragraph" w:styleId="Prrafodelista">
    <w:name w:val="List Paragraph"/>
    <w:basedOn w:val="Normal"/>
    <w:uiPriority w:val="34"/>
    <w:qFormat/>
    <w:rsid w:val="002E12FC"/>
    <w:pPr>
      <w:ind w:left="720"/>
      <w:contextualSpacing/>
    </w:pPr>
  </w:style>
  <w:style w:type="paragraph" w:styleId="Cita">
    <w:name w:val="Quote"/>
    <w:basedOn w:val="Normal"/>
    <w:next w:val="Normal"/>
    <w:link w:val="CitaCar"/>
    <w:uiPriority w:val="29"/>
    <w:qFormat/>
    <w:rsid w:val="002E12FC"/>
    <w:rPr>
      <w:color w:val="5A5A5A" w:themeColor="text1" w:themeTint="A5"/>
    </w:rPr>
  </w:style>
  <w:style w:type="character" w:customStyle="1" w:styleId="CitaCar">
    <w:name w:val="Cita Car"/>
    <w:basedOn w:val="Fuentedeprrafopredeter"/>
    <w:link w:val="Cita"/>
    <w:uiPriority w:val="29"/>
    <w:rsid w:val="002E12FC"/>
    <w:rPr>
      <w:rFonts w:asciiTheme="minorHAnsi"/>
      <w:color w:val="5A5A5A" w:themeColor="text1" w:themeTint="A5"/>
    </w:rPr>
  </w:style>
  <w:style w:type="paragraph" w:styleId="Citaintensa">
    <w:name w:val="Intense Quote"/>
    <w:basedOn w:val="Normal"/>
    <w:next w:val="Normal"/>
    <w:link w:val="CitaintensaCar"/>
    <w:uiPriority w:val="30"/>
    <w:qFormat/>
    <w:rsid w:val="002E12FC"/>
    <w:pPr>
      <w:spacing w:before="320" w:after="480"/>
      <w:ind w:left="720" w:right="720"/>
      <w:jc w:val="center"/>
    </w:pPr>
    <w:rPr>
      <w:rFonts w:asciiTheme="majorHAnsi" w:eastAsiaTheme="majorEastAsia" w:hAnsiTheme="majorHAnsi" w:cstheme="majorBidi"/>
      <w:i/>
      <w:iCs/>
      <w:sz w:val="20"/>
      <w:szCs w:val="20"/>
    </w:rPr>
  </w:style>
  <w:style w:type="character" w:customStyle="1" w:styleId="CitaintensaCar">
    <w:name w:val="Cita intensa Car"/>
    <w:basedOn w:val="Fuentedeprrafopredeter"/>
    <w:link w:val="Citaintensa"/>
    <w:uiPriority w:val="30"/>
    <w:rsid w:val="002E12FC"/>
    <w:rPr>
      <w:rFonts w:asciiTheme="majorHAnsi" w:eastAsiaTheme="majorEastAsia" w:hAnsiTheme="majorHAnsi" w:cstheme="majorBidi"/>
      <w:i/>
      <w:iCs/>
      <w:sz w:val="20"/>
      <w:szCs w:val="20"/>
    </w:rPr>
  </w:style>
  <w:style w:type="character" w:styleId="nfasisintenso">
    <w:name w:val="Intense Emphasis"/>
    <w:uiPriority w:val="21"/>
    <w:qFormat/>
    <w:rsid w:val="002E12FC"/>
    <w:rPr>
      <w:b/>
      <w:bCs/>
      <w:i/>
      <w:iCs/>
      <w:color w:val="auto"/>
      <w:u w:val="single"/>
    </w:rPr>
  </w:style>
  <w:style w:type="character" w:styleId="Referenciasutil">
    <w:name w:val="Subtle Reference"/>
    <w:uiPriority w:val="31"/>
    <w:qFormat/>
    <w:rsid w:val="002E12FC"/>
    <w:rPr>
      <w:smallCaps/>
    </w:rPr>
  </w:style>
  <w:style w:type="character" w:styleId="Referenciaintensa">
    <w:name w:val="Intense Reference"/>
    <w:uiPriority w:val="32"/>
    <w:qFormat/>
    <w:rsid w:val="002E12FC"/>
    <w:rPr>
      <w:b/>
      <w:bCs/>
      <w:smallCaps/>
      <w:color w:val="auto"/>
    </w:rPr>
  </w:style>
  <w:style w:type="character" w:styleId="Ttulodelibro">
    <w:name w:val="Book Title"/>
    <w:uiPriority w:val="33"/>
    <w:qFormat/>
    <w:rsid w:val="002E12FC"/>
    <w:rPr>
      <w:rFonts w:asciiTheme="majorHAnsi" w:eastAsiaTheme="majorEastAsia" w:hAnsiTheme="majorHAnsi" w:cstheme="majorBidi"/>
      <w:b/>
      <w:bCs/>
      <w:smallCaps/>
      <w:color w:val="auto"/>
      <w:u w:val="single"/>
    </w:rPr>
  </w:style>
  <w:style w:type="paragraph" w:styleId="Encabezadodetabladecontenido">
    <w:name w:val="TOC Heading"/>
    <w:basedOn w:val="Ttulo1"/>
    <w:next w:val="Normal"/>
    <w:uiPriority w:val="39"/>
    <w:semiHidden/>
    <w:unhideWhenUsed/>
    <w:qFormat/>
    <w:rsid w:val="002E12FC"/>
    <w:pPr>
      <w:outlineLvl w:val="9"/>
    </w:pPr>
  </w:style>
  <w:style w:type="character" w:styleId="Refdecomentario">
    <w:name w:val="annotation reference"/>
    <w:basedOn w:val="Fuentedeprrafopredeter"/>
    <w:uiPriority w:val="99"/>
    <w:semiHidden/>
    <w:unhideWhenUsed/>
    <w:rsid w:val="008B2929"/>
    <w:rPr>
      <w:sz w:val="16"/>
      <w:szCs w:val="16"/>
    </w:rPr>
  </w:style>
  <w:style w:type="paragraph" w:styleId="Textocomentario">
    <w:name w:val="annotation text"/>
    <w:basedOn w:val="Normal"/>
    <w:link w:val="TextocomentarioCar"/>
    <w:uiPriority w:val="99"/>
    <w:unhideWhenUsed/>
    <w:rsid w:val="008B2929"/>
    <w:rPr>
      <w:sz w:val="20"/>
      <w:szCs w:val="20"/>
    </w:rPr>
  </w:style>
  <w:style w:type="character" w:customStyle="1" w:styleId="TextocomentarioCar">
    <w:name w:val="Texto comentario Car"/>
    <w:basedOn w:val="Fuentedeprrafopredeter"/>
    <w:link w:val="Textocomentario"/>
    <w:uiPriority w:val="99"/>
    <w:rsid w:val="008B292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8B2929"/>
    <w:rPr>
      <w:b/>
      <w:bCs/>
    </w:rPr>
  </w:style>
  <w:style w:type="character" w:customStyle="1" w:styleId="AsuntodelcomentarioCar">
    <w:name w:val="Asunto del comentario Car"/>
    <w:basedOn w:val="TextocomentarioCar"/>
    <w:link w:val="Asuntodelcomentario"/>
    <w:uiPriority w:val="99"/>
    <w:semiHidden/>
    <w:rsid w:val="008B2929"/>
    <w:rPr>
      <w:rFonts w:ascii="Arial" w:hAnsi="Arial"/>
      <w:b/>
      <w:bCs/>
      <w:sz w:val="20"/>
      <w:szCs w:val="20"/>
    </w:rPr>
  </w:style>
  <w:style w:type="paragraph" w:styleId="Revisin">
    <w:name w:val="Revision"/>
    <w:hidden/>
    <w:uiPriority w:val="99"/>
    <w:semiHidden/>
    <w:rsid w:val="00DD4540"/>
    <w:pPr>
      <w:spacing w:after="0" w:line="240" w:lineRule="auto"/>
      <w:ind w:firstLine="0"/>
    </w:pPr>
    <w:rPr>
      <w:rFonts w:ascii="Arial" w:hAnsi="Arial"/>
      <w:sz w:val="24"/>
    </w:rPr>
  </w:style>
  <w:style w:type="character" w:styleId="Hipervnculovisitado">
    <w:name w:val="FollowedHyperlink"/>
    <w:basedOn w:val="Fuentedeprrafopredeter"/>
    <w:uiPriority w:val="99"/>
    <w:semiHidden/>
    <w:unhideWhenUsed/>
    <w:rsid w:val="006E336F"/>
    <w:rPr>
      <w:color w:val="800080" w:themeColor="followedHyperlink"/>
      <w:u w:val="single"/>
    </w:rPr>
  </w:style>
  <w:style w:type="paragraph" w:styleId="Encabezado">
    <w:name w:val="header"/>
    <w:basedOn w:val="Normal"/>
    <w:link w:val="EncabezadoCar"/>
    <w:uiPriority w:val="99"/>
    <w:unhideWhenUsed/>
    <w:rsid w:val="00B425B9"/>
    <w:pPr>
      <w:tabs>
        <w:tab w:val="center" w:pos="4153"/>
        <w:tab w:val="right" w:pos="8306"/>
      </w:tabs>
      <w:spacing w:after="0"/>
    </w:pPr>
  </w:style>
  <w:style w:type="character" w:customStyle="1" w:styleId="EncabezadoCar">
    <w:name w:val="Encabezado Car"/>
    <w:basedOn w:val="Fuentedeprrafopredeter"/>
    <w:link w:val="Encabezado"/>
    <w:uiPriority w:val="99"/>
    <w:rsid w:val="00B425B9"/>
  </w:style>
  <w:style w:type="paragraph" w:styleId="Piedepgina">
    <w:name w:val="footer"/>
    <w:basedOn w:val="Normal"/>
    <w:link w:val="PiedepginaCar"/>
    <w:uiPriority w:val="99"/>
    <w:unhideWhenUsed/>
    <w:rsid w:val="00B425B9"/>
    <w:pPr>
      <w:tabs>
        <w:tab w:val="center" w:pos="4153"/>
        <w:tab w:val="right" w:pos="8306"/>
      </w:tabs>
      <w:spacing w:after="0"/>
    </w:pPr>
  </w:style>
  <w:style w:type="character" w:customStyle="1" w:styleId="PiedepginaCar">
    <w:name w:val="Pie de página Car"/>
    <w:basedOn w:val="Fuentedeprrafopredeter"/>
    <w:link w:val="Piedepgina"/>
    <w:uiPriority w:val="99"/>
    <w:rsid w:val="00B425B9"/>
  </w:style>
  <w:style w:type="paragraph" w:customStyle="1" w:styleId="Normal1">
    <w:name w:val="Normal1"/>
    <w:rsid w:val="00B47166"/>
    <w:pPr>
      <w:spacing w:after="0" w:line="276" w:lineRule="auto"/>
      <w:ind w:firstLine="0"/>
    </w:pPr>
    <w:rPr>
      <w:rFonts w:ascii="Arial" w:eastAsia="Arial" w:hAnsi="Arial" w:cs="Arial"/>
      <w:color w:val="000000"/>
      <w:lang w:val="es-ES" w:eastAsia="es-ES" w:bidi="ar-SA"/>
    </w:rPr>
  </w:style>
  <w:style w:type="paragraph" w:customStyle="1" w:styleId="normal0">
    <w:name w:val="normal"/>
    <w:rsid w:val="00B47166"/>
    <w:pPr>
      <w:spacing w:after="0" w:line="276" w:lineRule="auto"/>
      <w:ind w:firstLine="0"/>
    </w:pPr>
    <w:rPr>
      <w:rFonts w:ascii="Arial" w:eastAsia="Arial" w:hAnsi="Arial" w:cs="Arial"/>
      <w:color w:val="000000"/>
      <w:lang w:val="es-ES" w:eastAsia="es-E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06694">
      <w:bodyDiv w:val="1"/>
      <w:marLeft w:val="0"/>
      <w:marRight w:val="0"/>
      <w:marTop w:val="0"/>
      <w:marBottom w:val="0"/>
      <w:divBdr>
        <w:top w:val="none" w:sz="0" w:space="0" w:color="auto"/>
        <w:left w:val="none" w:sz="0" w:space="0" w:color="auto"/>
        <w:bottom w:val="none" w:sz="0" w:space="0" w:color="auto"/>
        <w:right w:val="none" w:sz="0" w:space="0" w:color="auto"/>
      </w:divBdr>
    </w:div>
    <w:div w:id="94985765">
      <w:bodyDiv w:val="1"/>
      <w:marLeft w:val="0"/>
      <w:marRight w:val="0"/>
      <w:marTop w:val="0"/>
      <w:marBottom w:val="0"/>
      <w:divBdr>
        <w:top w:val="none" w:sz="0" w:space="0" w:color="auto"/>
        <w:left w:val="none" w:sz="0" w:space="0" w:color="auto"/>
        <w:bottom w:val="none" w:sz="0" w:space="0" w:color="auto"/>
        <w:right w:val="none" w:sz="0" w:space="0" w:color="auto"/>
      </w:divBdr>
      <w:divsChild>
        <w:div w:id="340743487">
          <w:marLeft w:val="0"/>
          <w:marRight w:val="0"/>
          <w:marTop w:val="0"/>
          <w:marBottom w:val="0"/>
          <w:divBdr>
            <w:top w:val="none" w:sz="0" w:space="0" w:color="auto"/>
            <w:left w:val="none" w:sz="0" w:space="0" w:color="auto"/>
            <w:bottom w:val="none" w:sz="0" w:space="0" w:color="auto"/>
            <w:right w:val="none" w:sz="0" w:space="0" w:color="auto"/>
          </w:divBdr>
          <w:divsChild>
            <w:div w:id="187796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828547">
      <w:bodyDiv w:val="1"/>
      <w:marLeft w:val="0"/>
      <w:marRight w:val="0"/>
      <w:marTop w:val="0"/>
      <w:marBottom w:val="0"/>
      <w:divBdr>
        <w:top w:val="none" w:sz="0" w:space="0" w:color="auto"/>
        <w:left w:val="none" w:sz="0" w:space="0" w:color="auto"/>
        <w:bottom w:val="none" w:sz="0" w:space="0" w:color="auto"/>
        <w:right w:val="none" w:sz="0" w:space="0" w:color="auto"/>
      </w:divBdr>
      <w:divsChild>
        <w:div w:id="989166815">
          <w:marLeft w:val="0"/>
          <w:marRight w:val="0"/>
          <w:marTop w:val="0"/>
          <w:marBottom w:val="0"/>
          <w:divBdr>
            <w:top w:val="none" w:sz="0" w:space="0" w:color="auto"/>
            <w:left w:val="none" w:sz="0" w:space="0" w:color="auto"/>
            <w:bottom w:val="none" w:sz="0" w:space="0" w:color="auto"/>
            <w:right w:val="none" w:sz="0" w:space="0" w:color="auto"/>
          </w:divBdr>
          <w:divsChild>
            <w:div w:id="152647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379570">
      <w:bodyDiv w:val="1"/>
      <w:marLeft w:val="0"/>
      <w:marRight w:val="0"/>
      <w:marTop w:val="0"/>
      <w:marBottom w:val="0"/>
      <w:divBdr>
        <w:top w:val="none" w:sz="0" w:space="0" w:color="auto"/>
        <w:left w:val="none" w:sz="0" w:space="0" w:color="auto"/>
        <w:bottom w:val="none" w:sz="0" w:space="0" w:color="auto"/>
        <w:right w:val="none" w:sz="0" w:space="0" w:color="auto"/>
      </w:divBdr>
    </w:div>
    <w:div w:id="678775620">
      <w:bodyDiv w:val="1"/>
      <w:marLeft w:val="0"/>
      <w:marRight w:val="0"/>
      <w:marTop w:val="0"/>
      <w:marBottom w:val="0"/>
      <w:divBdr>
        <w:top w:val="none" w:sz="0" w:space="0" w:color="auto"/>
        <w:left w:val="none" w:sz="0" w:space="0" w:color="auto"/>
        <w:bottom w:val="none" w:sz="0" w:space="0" w:color="auto"/>
        <w:right w:val="none" w:sz="0" w:space="0" w:color="auto"/>
      </w:divBdr>
    </w:div>
    <w:div w:id="812064491">
      <w:bodyDiv w:val="1"/>
      <w:marLeft w:val="0"/>
      <w:marRight w:val="0"/>
      <w:marTop w:val="0"/>
      <w:marBottom w:val="0"/>
      <w:divBdr>
        <w:top w:val="none" w:sz="0" w:space="0" w:color="auto"/>
        <w:left w:val="none" w:sz="0" w:space="0" w:color="auto"/>
        <w:bottom w:val="none" w:sz="0" w:space="0" w:color="auto"/>
        <w:right w:val="none" w:sz="0" w:space="0" w:color="auto"/>
      </w:divBdr>
    </w:div>
    <w:div w:id="910965043">
      <w:bodyDiv w:val="1"/>
      <w:marLeft w:val="0"/>
      <w:marRight w:val="0"/>
      <w:marTop w:val="0"/>
      <w:marBottom w:val="0"/>
      <w:divBdr>
        <w:top w:val="none" w:sz="0" w:space="0" w:color="auto"/>
        <w:left w:val="none" w:sz="0" w:space="0" w:color="auto"/>
        <w:bottom w:val="none" w:sz="0" w:space="0" w:color="auto"/>
        <w:right w:val="none" w:sz="0" w:space="0" w:color="auto"/>
      </w:divBdr>
    </w:div>
    <w:div w:id="952324610">
      <w:bodyDiv w:val="1"/>
      <w:marLeft w:val="0"/>
      <w:marRight w:val="0"/>
      <w:marTop w:val="0"/>
      <w:marBottom w:val="0"/>
      <w:divBdr>
        <w:top w:val="none" w:sz="0" w:space="0" w:color="auto"/>
        <w:left w:val="none" w:sz="0" w:space="0" w:color="auto"/>
        <w:bottom w:val="none" w:sz="0" w:space="0" w:color="auto"/>
        <w:right w:val="none" w:sz="0" w:space="0" w:color="auto"/>
      </w:divBdr>
    </w:div>
    <w:div w:id="1024675774">
      <w:bodyDiv w:val="1"/>
      <w:marLeft w:val="0"/>
      <w:marRight w:val="0"/>
      <w:marTop w:val="0"/>
      <w:marBottom w:val="0"/>
      <w:divBdr>
        <w:top w:val="none" w:sz="0" w:space="0" w:color="auto"/>
        <w:left w:val="none" w:sz="0" w:space="0" w:color="auto"/>
        <w:bottom w:val="none" w:sz="0" w:space="0" w:color="auto"/>
        <w:right w:val="none" w:sz="0" w:space="0" w:color="auto"/>
      </w:divBdr>
    </w:div>
    <w:div w:id="1084572888">
      <w:bodyDiv w:val="1"/>
      <w:marLeft w:val="0"/>
      <w:marRight w:val="0"/>
      <w:marTop w:val="0"/>
      <w:marBottom w:val="0"/>
      <w:divBdr>
        <w:top w:val="none" w:sz="0" w:space="0" w:color="auto"/>
        <w:left w:val="none" w:sz="0" w:space="0" w:color="auto"/>
        <w:bottom w:val="none" w:sz="0" w:space="0" w:color="auto"/>
        <w:right w:val="none" w:sz="0" w:space="0" w:color="auto"/>
      </w:divBdr>
    </w:div>
    <w:div w:id="1381594199">
      <w:bodyDiv w:val="1"/>
      <w:marLeft w:val="0"/>
      <w:marRight w:val="0"/>
      <w:marTop w:val="0"/>
      <w:marBottom w:val="0"/>
      <w:divBdr>
        <w:top w:val="none" w:sz="0" w:space="0" w:color="auto"/>
        <w:left w:val="none" w:sz="0" w:space="0" w:color="auto"/>
        <w:bottom w:val="none" w:sz="0" w:space="0" w:color="auto"/>
        <w:right w:val="none" w:sz="0" w:space="0" w:color="auto"/>
      </w:divBdr>
    </w:div>
    <w:div w:id="1415586007">
      <w:bodyDiv w:val="1"/>
      <w:marLeft w:val="0"/>
      <w:marRight w:val="0"/>
      <w:marTop w:val="0"/>
      <w:marBottom w:val="0"/>
      <w:divBdr>
        <w:top w:val="none" w:sz="0" w:space="0" w:color="auto"/>
        <w:left w:val="none" w:sz="0" w:space="0" w:color="auto"/>
        <w:bottom w:val="none" w:sz="0" w:space="0" w:color="auto"/>
        <w:right w:val="none" w:sz="0" w:space="0" w:color="auto"/>
      </w:divBdr>
    </w:div>
    <w:div w:id="1610433434">
      <w:bodyDiv w:val="1"/>
      <w:marLeft w:val="0"/>
      <w:marRight w:val="0"/>
      <w:marTop w:val="0"/>
      <w:marBottom w:val="0"/>
      <w:divBdr>
        <w:top w:val="none" w:sz="0" w:space="0" w:color="auto"/>
        <w:left w:val="none" w:sz="0" w:space="0" w:color="auto"/>
        <w:bottom w:val="none" w:sz="0" w:space="0" w:color="auto"/>
        <w:right w:val="none" w:sz="0" w:space="0" w:color="auto"/>
      </w:divBdr>
    </w:div>
    <w:div w:id="1777141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2DF09F-E532-0945-97A1-CB24DE4072B1}">
  <ds:schemaRefs>
    <ds:schemaRef ds:uri="http://schemas.openxmlformats.org/officeDocument/2006/bibliography"/>
  </ds:schemaRefs>
</ds:datastoreItem>
</file>

<file path=customXml/itemProps2.xml><?xml version="1.0" encoding="utf-8"?>
<ds:datastoreItem xmlns:ds="http://schemas.openxmlformats.org/officeDocument/2006/customXml" ds:itemID="{2D28C6FA-7D8F-6240-BE02-CECDF10F4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931</Words>
  <Characters>21623</Characters>
  <Application>Microsoft Macintosh Word</Application>
  <DocSecurity>0</DocSecurity>
  <Lines>180</Lines>
  <Paragraphs>51</Paragraphs>
  <ScaleCrop>false</ScaleCrop>
  <HeadingPairs>
    <vt:vector size="4" baseType="variant">
      <vt:variant>
        <vt:lpstr>Título</vt:lpstr>
      </vt:variant>
      <vt:variant>
        <vt:i4>1</vt:i4>
      </vt:variant>
      <vt:variant>
        <vt:lpstr>Headings</vt:lpstr>
      </vt:variant>
      <vt:variant>
        <vt:i4>4</vt:i4>
      </vt:variant>
    </vt:vector>
  </HeadingPairs>
  <TitlesOfParts>
    <vt:vector size="5" baseType="lpstr">
      <vt:lpstr/>
      <vt:lpstr>    Methods</vt:lpstr>
      <vt:lpstr>        Binned transcript profiles</vt:lpstr>
      <vt:lpstr>        Motif analyses</vt:lpstr>
      <vt:lpstr>    References</vt:lpstr>
    </vt:vector>
  </TitlesOfParts>
  <Company>Science-IT / University of Copenhagen</Company>
  <LinksUpToDate>false</LinksUpToDate>
  <CharactersWithSpaces>25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ras</dc:creator>
  <cp:keywords/>
  <dc:description/>
  <cp:lastModifiedBy>mireya p</cp:lastModifiedBy>
  <cp:revision>5</cp:revision>
  <cp:lastPrinted>2013-01-10T12:44:00Z</cp:lastPrinted>
  <dcterms:created xsi:type="dcterms:W3CDTF">2016-10-28T07:55:00Z</dcterms:created>
  <dcterms:modified xsi:type="dcterms:W3CDTF">2017-03-2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1"&gt;&lt;session id="cu2sgLKd"/&gt;&lt;style id="http://www.zotero.org/styles/bmc-bioinformatics" hasBibliography="1" bibliographyStyleHasBeenSet="1"/&gt;&lt;prefs&gt;&lt;pref name="fieldType" value="Field"/&gt;&lt;pref name="storeReferen</vt:lpwstr>
  </property>
  <property fmtid="{D5CDD505-2E9C-101B-9397-08002B2CF9AE}" pid="3" name="ZOTERO_PREF_2">
    <vt:lpwstr>ces" value="true"/&gt;&lt;pref name="noteType" value="0"/&gt;&lt;/prefs&gt;&lt;/data&gt;</vt:lpwstr>
  </property>
  <property fmtid="{D5CDD505-2E9C-101B-9397-08002B2CF9AE}" pid="4" name="Mendeley Document_1">
    <vt:lpwstr>True</vt:lpwstr>
  </property>
  <property fmtid="{D5CDD505-2E9C-101B-9397-08002B2CF9AE}" pid="5" name="Mendeley Unique User Id_1">
    <vt:lpwstr>2d61c943-3a23-3d65-8914-9b39c1d6f260</vt:lpwstr>
  </property>
  <property fmtid="{D5CDD505-2E9C-101B-9397-08002B2CF9AE}" pid="6" name="Mendeley Citation Style_1">
    <vt:lpwstr>http://www.zotero.org/styles/plos-computational-biolog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6th edition (author-date)</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molecular-cell</vt:lpwstr>
  </property>
  <property fmtid="{D5CDD505-2E9C-101B-9397-08002B2CF9AE}" pid="18" name="Mendeley Recent Style Name 5_1">
    <vt:lpwstr>Molecular Cell</vt:lpwstr>
  </property>
  <property fmtid="{D5CDD505-2E9C-101B-9397-08002B2CF9AE}" pid="19" name="Mendeley Recent Style Id 6_1">
    <vt:lpwstr>http://www.zotero.org/styles/plos-computational-biology</vt:lpwstr>
  </property>
  <property fmtid="{D5CDD505-2E9C-101B-9397-08002B2CF9AE}" pid="20" name="Mendeley Recent Style Name 6_1">
    <vt:lpwstr>PLOS Computational Biology</vt:lpwstr>
  </property>
  <property fmtid="{D5CDD505-2E9C-101B-9397-08002B2CF9AE}" pid="21" name="Mendeley Recent Style Id 7_1">
    <vt:lpwstr>http://www.zotero.org/styles/plos-genetics</vt:lpwstr>
  </property>
  <property fmtid="{D5CDD505-2E9C-101B-9397-08002B2CF9AE}" pid="22" name="Mendeley Recent Style Name 7_1">
    <vt:lpwstr>PLOS Genetics</vt:lpwstr>
  </property>
  <property fmtid="{D5CDD505-2E9C-101B-9397-08002B2CF9AE}" pid="23" name="Mendeley Recent Style Id 8_1">
    <vt:lpwstr>http://www.zotero.org/styles/rna-biology</vt:lpwstr>
  </property>
  <property fmtid="{D5CDD505-2E9C-101B-9397-08002B2CF9AE}" pid="24" name="Mendeley Recent Style Name 8_1">
    <vt:lpwstr>RNA Biology</vt:lpwstr>
  </property>
  <property fmtid="{D5CDD505-2E9C-101B-9397-08002B2CF9AE}" pid="25" name="Mendeley Recent Style Id 9_1">
    <vt:lpwstr>http://www.zotero.org/styles/science</vt:lpwstr>
  </property>
  <property fmtid="{D5CDD505-2E9C-101B-9397-08002B2CF9AE}" pid="26" name="Mendeley Recent Style Name 9_1">
    <vt:lpwstr>Science</vt:lpwstr>
  </property>
</Properties>
</file>